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234D1" w14:textId="7D3D00FA" w:rsidR="00A14995" w:rsidRPr="00AF1438" w:rsidRDefault="00A14995" w:rsidP="00A14995">
      <w:pPr>
        <w:spacing w:line="480" w:lineRule="auto"/>
        <w:jc w:val="center"/>
        <w:rPr>
          <w:b/>
          <w:sz w:val="32"/>
          <w:szCs w:val="32"/>
        </w:rPr>
      </w:pPr>
      <w:r w:rsidRPr="00AF1438">
        <w:rPr>
          <w:b/>
          <w:sz w:val="32"/>
          <w:szCs w:val="32"/>
        </w:rPr>
        <w:t xml:space="preserve">Migration and sac expansion as modes of mid-term </w:t>
      </w:r>
      <w:r w:rsidR="009C4737">
        <w:rPr>
          <w:b/>
          <w:sz w:val="32"/>
          <w:szCs w:val="32"/>
        </w:rPr>
        <w:t>therapeutic</w:t>
      </w:r>
      <w:r w:rsidR="009C4737" w:rsidRPr="00AF1438">
        <w:rPr>
          <w:b/>
          <w:sz w:val="32"/>
          <w:szCs w:val="32"/>
        </w:rPr>
        <w:t xml:space="preserve"> </w:t>
      </w:r>
      <w:r w:rsidRPr="00AF1438">
        <w:rPr>
          <w:b/>
          <w:sz w:val="32"/>
          <w:szCs w:val="32"/>
        </w:rPr>
        <w:t>failure after endovascular aneurysm sealing – 295 cases at a single centre</w:t>
      </w:r>
      <w:bookmarkStart w:id="0" w:name="_GoBack"/>
      <w:bookmarkEnd w:id="0"/>
    </w:p>
    <w:p w14:paraId="0400EEBA" w14:textId="77777777" w:rsidR="00A14995" w:rsidRPr="00AF1438" w:rsidRDefault="00A14995" w:rsidP="00A14995">
      <w:pPr>
        <w:spacing w:line="480" w:lineRule="auto"/>
        <w:jc w:val="center"/>
        <w:rPr>
          <w:b/>
          <w:sz w:val="32"/>
          <w:szCs w:val="32"/>
        </w:rPr>
      </w:pPr>
    </w:p>
    <w:p w14:paraId="32D2FCE9" w14:textId="77777777" w:rsidR="00A14995" w:rsidRPr="00AF1438" w:rsidRDefault="00A14995" w:rsidP="00A14995">
      <w:pPr>
        <w:spacing w:line="480" w:lineRule="auto"/>
        <w:jc w:val="center"/>
      </w:pPr>
      <w:r w:rsidRPr="00AF1438">
        <w:t>Katherine M Stenson MD MRCS</w:t>
      </w:r>
      <w:r w:rsidRPr="00AF1438">
        <w:rPr>
          <w:vertAlign w:val="superscript"/>
        </w:rPr>
        <w:t>1,2*</w:t>
      </w:r>
      <w:r w:rsidRPr="00AF1438">
        <w:t>, Jorg L de Bruin MS FRCS</w:t>
      </w:r>
      <w:r w:rsidRPr="00AF1438">
        <w:rPr>
          <w:vertAlign w:val="superscript"/>
        </w:rPr>
        <w:t>1</w:t>
      </w:r>
      <w:r w:rsidRPr="00AF1438">
        <w:t>, Ian M Loftus MD FRCS</w:t>
      </w:r>
      <w:r w:rsidRPr="00AF1438">
        <w:rPr>
          <w:vertAlign w:val="superscript"/>
        </w:rPr>
        <w:t>1,2</w:t>
      </w:r>
      <w:r w:rsidRPr="00AF1438">
        <w:t xml:space="preserve">, </w:t>
      </w:r>
    </w:p>
    <w:p w14:paraId="633D437A" w14:textId="77777777" w:rsidR="00A14995" w:rsidRPr="00AF1438" w:rsidRDefault="00A14995" w:rsidP="00A14995">
      <w:pPr>
        <w:spacing w:line="480" w:lineRule="auto"/>
        <w:jc w:val="center"/>
        <w:rPr>
          <w:vertAlign w:val="superscript"/>
        </w:rPr>
      </w:pPr>
      <w:r w:rsidRPr="00AF1438">
        <w:t>Peter JE Holt PhD FRCS</w:t>
      </w:r>
      <w:r w:rsidRPr="00AF1438">
        <w:rPr>
          <w:vertAlign w:val="superscript"/>
        </w:rPr>
        <w:t>1,2</w:t>
      </w:r>
    </w:p>
    <w:p w14:paraId="40528F27" w14:textId="77777777" w:rsidR="00A14995" w:rsidRPr="00AF1438" w:rsidRDefault="00A14995" w:rsidP="00A14995">
      <w:pPr>
        <w:spacing w:line="480" w:lineRule="auto"/>
        <w:jc w:val="center"/>
        <w:rPr>
          <w:vertAlign w:val="superscript"/>
        </w:rPr>
      </w:pPr>
    </w:p>
    <w:p w14:paraId="3A4A95A6" w14:textId="77777777" w:rsidR="00A14995" w:rsidRPr="00AF1438" w:rsidRDefault="00A14995" w:rsidP="00A14995">
      <w:pPr>
        <w:pStyle w:val="ListParagraph"/>
        <w:numPr>
          <w:ilvl w:val="0"/>
          <w:numId w:val="1"/>
        </w:numPr>
        <w:spacing w:line="480" w:lineRule="auto"/>
        <w:rPr>
          <w:rFonts w:ascii="Times New Roman" w:hAnsi="Times New Roman" w:cs="Times New Roman"/>
        </w:rPr>
      </w:pPr>
      <w:r w:rsidRPr="00AF1438">
        <w:rPr>
          <w:rFonts w:ascii="Times New Roman" w:hAnsi="Times New Roman" w:cs="Times New Roman"/>
        </w:rPr>
        <w:t>St George’s Vascular Institute, St George’s Hospital, Blackshaw Road, London SW17 0QT, United Kingdom</w:t>
      </w:r>
    </w:p>
    <w:p w14:paraId="5A5BC9E9" w14:textId="77777777" w:rsidR="00A14995" w:rsidRPr="00AF1438" w:rsidRDefault="00A14995" w:rsidP="00A14995">
      <w:pPr>
        <w:pStyle w:val="ListParagraph"/>
        <w:numPr>
          <w:ilvl w:val="0"/>
          <w:numId w:val="1"/>
        </w:numPr>
        <w:spacing w:line="480" w:lineRule="auto"/>
        <w:rPr>
          <w:rFonts w:ascii="Times New Roman" w:hAnsi="Times New Roman" w:cs="Times New Roman"/>
        </w:rPr>
      </w:pPr>
      <w:r w:rsidRPr="00AF1438">
        <w:rPr>
          <w:rFonts w:ascii="Times New Roman" w:hAnsi="Times New Roman" w:cs="Times New Roman"/>
        </w:rPr>
        <w:t>St George’s University of London, Cranmer Terrace, London SW17 0RE, United Kingdom</w:t>
      </w:r>
    </w:p>
    <w:p w14:paraId="0E5DC9DD" w14:textId="77777777" w:rsidR="00A14995" w:rsidRPr="00AF1438" w:rsidRDefault="00A14995" w:rsidP="00A14995">
      <w:pPr>
        <w:spacing w:line="480" w:lineRule="auto"/>
        <w:ind w:left="360"/>
      </w:pPr>
    </w:p>
    <w:p w14:paraId="3F15CB13" w14:textId="77777777" w:rsidR="00A14995" w:rsidRDefault="00A14995" w:rsidP="00A14995">
      <w:pPr>
        <w:spacing w:line="480" w:lineRule="auto"/>
        <w:ind w:left="360"/>
      </w:pPr>
      <w:r w:rsidRPr="00AF1438">
        <w:t>*Corresponding author</w:t>
      </w:r>
    </w:p>
    <w:p w14:paraId="421C5CB0" w14:textId="77777777" w:rsidR="00A14995" w:rsidRDefault="00A14995" w:rsidP="00A14995">
      <w:pPr>
        <w:ind w:left="360"/>
      </w:pPr>
      <w:r>
        <w:t>Miss Katherine Stenson</w:t>
      </w:r>
    </w:p>
    <w:p w14:paraId="551C9C09" w14:textId="77777777" w:rsidR="00A14995" w:rsidRDefault="00A14995" w:rsidP="00A14995">
      <w:pPr>
        <w:ind w:left="360"/>
      </w:pPr>
      <w:r>
        <w:t>St George’s Vascular Institute</w:t>
      </w:r>
    </w:p>
    <w:p w14:paraId="459AE5C7" w14:textId="77777777" w:rsidR="00A14995" w:rsidRDefault="00A14995" w:rsidP="00A14995">
      <w:pPr>
        <w:ind w:left="360"/>
      </w:pPr>
      <w:r>
        <w:t>St George’s Hospital</w:t>
      </w:r>
    </w:p>
    <w:p w14:paraId="626DDB55" w14:textId="77777777" w:rsidR="00A14995" w:rsidRDefault="00A14995" w:rsidP="00A14995">
      <w:pPr>
        <w:ind w:left="360"/>
      </w:pPr>
      <w:r>
        <w:t>Blackshaw Road</w:t>
      </w:r>
    </w:p>
    <w:p w14:paraId="2B843621" w14:textId="77777777" w:rsidR="00A14995" w:rsidRDefault="00A14995" w:rsidP="00A14995">
      <w:pPr>
        <w:ind w:left="360"/>
      </w:pPr>
      <w:r>
        <w:t>London SW17 0QT</w:t>
      </w:r>
    </w:p>
    <w:p w14:paraId="0A1D5932" w14:textId="77777777" w:rsidR="00A14995" w:rsidRDefault="00A14995" w:rsidP="00A14995">
      <w:pPr>
        <w:ind w:left="360"/>
      </w:pPr>
      <w:r>
        <w:t>United Kingdom</w:t>
      </w:r>
    </w:p>
    <w:p w14:paraId="22F39866" w14:textId="77777777" w:rsidR="00A14995" w:rsidRPr="00AF1438" w:rsidRDefault="00A14995" w:rsidP="00A14995">
      <w:pPr>
        <w:spacing w:line="480" w:lineRule="auto"/>
        <w:ind w:left="360"/>
      </w:pPr>
    </w:p>
    <w:p w14:paraId="762A5499" w14:textId="77777777" w:rsidR="00A14995" w:rsidRPr="00AF1438" w:rsidRDefault="00A14995" w:rsidP="00A14995">
      <w:pPr>
        <w:spacing w:line="480" w:lineRule="auto"/>
        <w:ind w:left="360"/>
      </w:pPr>
      <w:r w:rsidRPr="00AF1438">
        <w:t>+44 7968 391753</w:t>
      </w:r>
    </w:p>
    <w:p w14:paraId="50FC5FBA" w14:textId="77777777" w:rsidR="00A14995" w:rsidRPr="00AF1438" w:rsidRDefault="009C4737" w:rsidP="00A14995">
      <w:pPr>
        <w:spacing w:line="480" w:lineRule="auto"/>
        <w:ind w:left="360"/>
      </w:pPr>
      <w:hyperlink r:id="rId5" w:history="1">
        <w:r w:rsidR="00A14995" w:rsidRPr="00AF1438">
          <w:rPr>
            <w:rStyle w:val="Hyperlink"/>
          </w:rPr>
          <w:t>kstenson@doctors.org.uk</w:t>
        </w:r>
      </w:hyperlink>
    </w:p>
    <w:p w14:paraId="7CF13D01" w14:textId="77777777" w:rsidR="00A14995" w:rsidRPr="00AF1438" w:rsidRDefault="00A14995" w:rsidP="00A14995">
      <w:pPr>
        <w:spacing w:line="480" w:lineRule="auto"/>
        <w:ind w:left="360"/>
      </w:pPr>
      <w:r w:rsidRPr="00AF1438">
        <w:t>Fax +44 20 8725 3495</w:t>
      </w:r>
    </w:p>
    <w:p w14:paraId="4DBE58C8" w14:textId="77777777" w:rsidR="00A14995" w:rsidRDefault="00A14995" w:rsidP="00A14995">
      <w:pPr>
        <w:spacing w:line="480" w:lineRule="auto"/>
        <w:ind w:left="360"/>
      </w:pPr>
    </w:p>
    <w:p w14:paraId="1A60CF98" w14:textId="7F67BC78" w:rsidR="00A14995" w:rsidRPr="00AF1438" w:rsidRDefault="00690735" w:rsidP="00A14995">
      <w:pPr>
        <w:spacing w:line="480" w:lineRule="auto"/>
        <w:ind w:left="360"/>
      </w:pPr>
      <w:r>
        <w:t>Keywords:</w:t>
      </w:r>
      <w:r w:rsidR="0036504D">
        <w:t xml:space="preserve"> Abdominal aortic aneurysm; endovascular; aneurysm sealing; </w:t>
      </w:r>
      <w:r w:rsidR="009C4737">
        <w:t xml:space="preserve">therapeutic </w:t>
      </w:r>
      <w:r w:rsidR="0036504D">
        <w:t>failure</w:t>
      </w:r>
    </w:p>
    <w:p w14:paraId="0F08B305" w14:textId="77777777" w:rsidR="00A14995" w:rsidRPr="00AF1438" w:rsidRDefault="00A14995" w:rsidP="00A14995">
      <w:pPr>
        <w:spacing w:line="480" w:lineRule="auto"/>
        <w:ind w:left="360"/>
      </w:pPr>
    </w:p>
    <w:p w14:paraId="1E9C70B4" w14:textId="5E1017CF" w:rsidR="00690735" w:rsidRDefault="00A5683B">
      <w:pPr>
        <w:rPr>
          <w:b/>
          <w:sz w:val="28"/>
          <w:szCs w:val="28"/>
        </w:rPr>
      </w:pPr>
      <w:r>
        <w:rPr>
          <w:b/>
          <w:sz w:val="28"/>
          <w:szCs w:val="28"/>
        </w:rPr>
        <w:lastRenderedPageBreak/>
        <w:t>Article Highlights</w:t>
      </w:r>
    </w:p>
    <w:p w14:paraId="2A6E44D4" w14:textId="635350AE" w:rsidR="00690735" w:rsidRDefault="00690735">
      <w:pPr>
        <w:rPr>
          <w:b/>
          <w:sz w:val="28"/>
          <w:szCs w:val="28"/>
        </w:rPr>
      </w:pPr>
    </w:p>
    <w:p w14:paraId="0E4B10FC" w14:textId="70D74AFE" w:rsidR="00690735" w:rsidRDefault="00690735">
      <w:pPr>
        <w:rPr>
          <w:b/>
          <w:sz w:val="28"/>
          <w:szCs w:val="28"/>
        </w:rPr>
      </w:pPr>
    </w:p>
    <w:p w14:paraId="0E64DC00" w14:textId="6EDC6D9C" w:rsidR="00690735" w:rsidRDefault="00690735" w:rsidP="00690735">
      <w:pPr>
        <w:spacing w:line="480" w:lineRule="auto"/>
      </w:pPr>
      <w:r>
        <w:rPr>
          <w:b/>
        </w:rPr>
        <w:t xml:space="preserve">Type of research: </w:t>
      </w:r>
      <w:r>
        <w:t>Retrospective analysis of prospectively-collected data.</w:t>
      </w:r>
    </w:p>
    <w:p w14:paraId="1965FE5F" w14:textId="78DC505C" w:rsidR="00690735" w:rsidRDefault="00690735" w:rsidP="00690735">
      <w:pPr>
        <w:spacing w:line="480" w:lineRule="auto"/>
      </w:pPr>
    </w:p>
    <w:p w14:paraId="3703CF0F" w14:textId="10E1AEA9" w:rsidR="00690735" w:rsidRPr="00690735" w:rsidRDefault="00690735" w:rsidP="00690735">
      <w:pPr>
        <w:spacing w:line="480" w:lineRule="auto"/>
      </w:pPr>
      <w:r>
        <w:rPr>
          <w:b/>
        </w:rPr>
        <w:t xml:space="preserve">Key findings: </w:t>
      </w:r>
      <w:r>
        <w:t xml:space="preserve">Midterm outcomes are reported for 295 cases of endovascular aneurysm sealing (EVAS) using the Nellix device for abdominal aortic aneurysm. </w:t>
      </w:r>
      <w:r w:rsidR="009C4737">
        <w:t xml:space="preserve">Therapeutic </w:t>
      </w:r>
      <w:r>
        <w:t xml:space="preserve">failure was seen in a total of 33.2% of cases. The most common mechanism for failure was </w:t>
      </w:r>
      <w:proofErr w:type="spellStart"/>
      <w:r>
        <w:t>stentgraft</w:t>
      </w:r>
      <w:proofErr w:type="spellEnd"/>
      <w:r>
        <w:t xml:space="preserve"> migration with type 1a endoleak and sac expansion. Complications leading to </w:t>
      </w:r>
      <w:r w:rsidR="009C4737">
        <w:t xml:space="preserve">therapeutic </w:t>
      </w:r>
      <w:r>
        <w:t xml:space="preserve">failure were most commonly seen after 2 years of follow-up. The device </w:t>
      </w:r>
      <w:r w:rsidR="009C4737">
        <w:t>has been voluntarily withdrawn by the manufacturer</w:t>
      </w:r>
      <w:r>
        <w:t>.</w:t>
      </w:r>
    </w:p>
    <w:p w14:paraId="50B0D615" w14:textId="77777777" w:rsidR="00690735" w:rsidRDefault="00690735" w:rsidP="00690735">
      <w:pPr>
        <w:spacing w:line="480" w:lineRule="auto"/>
        <w:rPr>
          <w:b/>
        </w:rPr>
      </w:pPr>
    </w:p>
    <w:p w14:paraId="57E8EBF4" w14:textId="0783C542" w:rsidR="00CD096A" w:rsidRDefault="00690735" w:rsidP="00690735">
      <w:pPr>
        <w:spacing w:line="480" w:lineRule="auto"/>
      </w:pPr>
      <w:r>
        <w:rPr>
          <w:b/>
        </w:rPr>
        <w:t xml:space="preserve">Take home message: </w:t>
      </w:r>
      <w:r>
        <w:t>The authors believe that the use of EVAS as a disruptive technology highlights the need for greater regulation and governance surrounding the adoption of new technologies.</w:t>
      </w:r>
    </w:p>
    <w:p w14:paraId="65331C2A" w14:textId="77777777" w:rsidR="00CD096A" w:rsidRDefault="00CD096A">
      <w:r>
        <w:br w:type="page"/>
      </w:r>
    </w:p>
    <w:p w14:paraId="2F310B1B" w14:textId="4BBEE418" w:rsidR="00690735" w:rsidRDefault="00CD096A" w:rsidP="00690735">
      <w:pPr>
        <w:spacing w:line="480" w:lineRule="auto"/>
        <w:rPr>
          <w:b/>
          <w:sz w:val="28"/>
          <w:szCs w:val="28"/>
        </w:rPr>
      </w:pPr>
      <w:r>
        <w:rPr>
          <w:b/>
          <w:sz w:val="28"/>
          <w:szCs w:val="28"/>
        </w:rPr>
        <w:lastRenderedPageBreak/>
        <w:t>Table of contents summary</w:t>
      </w:r>
    </w:p>
    <w:p w14:paraId="754153AB" w14:textId="6633B6FD" w:rsidR="00CD096A" w:rsidRDefault="00CD096A" w:rsidP="00690735">
      <w:pPr>
        <w:spacing w:line="480" w:lineRule="auto"/>
        <w:rPr>
          <w:b/>
          <w:sz w:val="28"/>
          <w:szCs w:val="28"/>
        </w:rPr>
      </w:pPr>
    </w:p>
    <w:p w14:paraId="68FFE917" w14:textId="1CFA0B22" w:rsidR="00CD096A" w:rsidRPr="00CD096A" w:rsidRDefault="00CD096A" w:rsidP="00690735">
      <w:pPr>
        <w:spacing w:line="480" w:lineRule="auto"/>
      </w:pPr>
      <w:r>
        <w:t>This retrospective study analysed mid-term outcomes</w:t>
      </w:r>
      <w:r w:rsidR="00F42FA8">
        <w:t xml:space="preserve"> in 295 consecutive cases of endovascular aneurysm sealing at a single, large-volume aortic centre. </w:t>
      </w:r>
      <w:r w:rsidR="009C4737">
        <w:t xml:space="preserve">Therapeutic </w:t>
      </w:r>
      <w:r w:rsidR="00F42FA8">
        <w:t xml:space="preserve">failure was seen in one third of cases, most commonly due to </w:t>
      </w:r>
      <w:proofErr w:type="spellStart"/>
      <w:r w:rsidR="00F42FA8">
        <w:t>stentgraft</w:t>
      </w:r>
      <w:proofErr w:type="spellEnd"/>
      <w:r w:rsidR="00F42FA8">
        <w:t xml:space="preserve"> migration with type 1a endoleak and sac expansion.</w:t>
      </w:r>
    </w:p>
    <w:p w14:paraId="0CA391CF" w14:textId="77777777" w:rsidR="00690735" w:rsidRDefault="00690735">
      <w:pPr>
        <w:rPr>
          <w:b/>
        </w:rPr>
      </w:pPr>
    </w:p>
    <w:p w14:paraId="2AA15E1D" w14:textId="0BA4511C" w:rsidR="00690735" w:rsidRDefault="00690735">
      <w:pPr>
        <w:rPr>
          <w:b/>
        </w:rPr>
      </w:pPr>
    </w:p>
    <w:p w14:paraId="39C85918" w14:textId="77777777" w:rsidR="00690735" w:rsidRPr="00690735" w:rsidRDefault="00690735">
      <w:pPr>
        <w:rPr>
          <w:b/>
        </w:rPr>
      </w:pPr>
    </w:p>
    <w:p w14:paraId="740AFDA9" w14:textId="77777777" w:rsidR="00690735" w:rsidRDefault="00690735"/>
    <w:p w14:paraId="05B7DD1B" w14:textId="729C5F90" w:rsidR="00A5683B" w:rsidRDefault="00A5683B">
      <w:r>
        <w:br w:type="page"/>
      </w:r>
    </w:p>
    <w:p w14:paraId="69136A17" w14:textId="77777777" w:rsidR="00121464" w:rsidRPr="00762FD7" w:rsidRDefault="00121464" w:rsidP="00121464">
      <w:pPr>
        <w:spacing w:line="480" w:lineRule="auto"/>
        <w:rPr>
          <w:b/>
          <w:sz w:val="28"/>
          <w:szCs w:val="28"/>
        </w:rPr>
      </w:pPr>
      <w:r w:rsidRPr="00762FD7">
        <w:rPr>
          <w:b/>
          <w:sz w:val="28"/>
          <w:szCs w:val="28"/>
        </w:rPr>
        <w:lastRenderedPageBreak/>
        <w:t>Abstract</w:t>
      </w:r>
    </w:p>
    <w:p w14:paraId="28D9D683" w14:textId="77777777" w:rsidR="00121464" w:rsidRPr="00AF1438" w:rsidRDefault="00121464" w:rsidP="00121464">
      <w:pPr>
        <w:spacing w:line="480" w:lineRule="auto"/>
        <w:ind w:left="360"/>
      </w:pPr>
    </w:p>
    <w:p w14:paraId="4807377B" w14:textId="77777777" w:rsidR="00121464" w:rsidRPr="00AF1438" w:rsidRDefault="00121464" w:rsidP="00121464">
      <w:pPr>
        <w:spacing w:line="480" w:lineRule="auto"/>
        <w:rPr>
          <w:b/>
        </w:rPr>
      </w:pPr>
      <w:r>
        <w:rPr>
          <w:b/>
        </w:rPr>
        <w:t>Introduction</w:t>
      </w:r>
    </w:p>
    <w:p w14:paraId="57E845FE" w14:textId="77777777" w:rsidR="00121464" w:rsidRPr="00AF1438" w:rsidRDefault="00121464" w:rsidP="00121464">
      <w:pPr>
        <w:spacing w:line="480" w:lineRule="auto"/>
      </w:pPr>
      <w:r w:rsidRPr="00AF1438">
        <w:t xml:space="preserve">Endovascular aneurysm sealing (EVAS) </w:t>
      </w:r>
      <w:r>
        <w:t>is</w:t>
      </w:r>
      <w:r w:rsidRPr="00AF1438">
        <w:t xml:space="preserve"> a disruptive technology to treat abdominal aortic aneurysm (AAA). The use of sac </w:t>
      </w:r>
      <w:r>
        <w:t>filling</w:t>
      </w:r>
      <w:r w:rsidRPr="00AF1438">
        <w:t xml:space="preserve"> rather than </w:t>
      </w:r>
      <w:r>
        <w:t>endograft</w:t>
      </w:r>
      <w:r w:rsidRPr="00AF1438">
        <w:t xml:space="preserve"> fixation was </w:t>
      </w:r>
      <w:r>
        <w:t>designed</w:t>
      </w:r>
      <w:r w:rsidRPr="00AF1438">
        <w:t xml:space="preserve"> to </w:t>
      </w:r>
      <w:r>
        <w:t>treat</w:t>
      </w:r>
      <w:r w:rsidRPr="00AF1438">
        <w:t xml:space="preserve"> a wid</w:t>
      </w:r>
      <w:r>
        <w:t>e</w:t>
      </w:r>
      <w:r w:rsidRPr="00AF1438">
        <w:t xml:space="preserve"> range of aortic morphologies and reduce endoleak</w:t>
      </w:r>
      <w:r>
        <w:t>s</w:t>
      </w:r>
      <w:r w:rsidRPr="00AF1438">
        <w:t xml:space="preserve">. There are few data reporting outcomes beyond </w:t>
      </w:r>
      <w:r>
        <w:t>post-operative</w:t>
      </w:r>
      <w:r w:rsidRPr="00AF1438">
        <w:t xml:space="preserve"> follow-up. This study reports outcomes </w:t>
      </w:r>
      <w:r>
        <w:t xml:space="preserve">up to five years </w:t>
      </w:r>
      <w:r w:rsidRPr="00AF1438">
        <w:t>for Nellix</w:t>
      </w:r>
      <w:r>
        <w:t>-</w:t>
      </w:r>
      <w:r w:rsidRPr="00AF1438">
        <w:t>EVAS.</w:t>
      </w:r>
    </w:p>
    <w:p w14:paraId="04D21916" w14:textId="77777777" w:rsidR="00121464" w:rsidRPr="00AF1438" w:rsidRDefault="00121464" w:rsidP="00121464">
      <w:pPr>
        <w:spacing w:line="480" w:lineRule="auto"/>
        <w:ind w:left="360"/>
        <w:rPr>
          <w:b/>
        </w:rPr>
      </w:pPr>
    </w:p>
    <w:p w14:paraId="0B19257B" w14:textId="77777777" w:rsidR="00121464" w:rsidRPr="00AF1438" w:rsidRDefault="00121464" w:rsidP="00121464">
      <w:pPr>
        <w:spacing w:line="480" w:lineRule="auto"/>
        <w:rPr>
          <w:b/>
        </w:rPr>
      </w:pPr>
      <w:r w:rsidRPr="00AF1438">
        <w:rPr>
          <w:b/>
        </w:rPr>
        <w:t>Methods</w:t>
      </w:r>
    </w:p>
    <w:p w14:paraId="5EBF93E8" w14:textId="43CBF0F9" w:rsidR="00121464" w:rsidRPr="00AF1438" w:rsidRDefault="00121464" w:rsidP="00121464">
      <w:pPr>
        <w:spacing w:line="480" w:lineRule="auto"/>
      </w:pPr>
      <w:r w:rsidRPr="00AF1438">
        <w:t>Data were prospectively</w:t>
      </w:r>
      <w:r>
        <w:t xml:space="preserve"> </w:t>
      </w:r>
      <w:r w:rsidRPr="00AF1438">
        <w:t xml:space="preserve">collected data for EVAS patients from the </w:t>
      </w:r>
      <w:r>
        <w:t xml:space="preserve">time of </w:t>
      </w:r>
      <w:r w:rsidRPr="00AF1438">
        <w:t>adoption of EVAS in 2013. All patients treated with the Nellix device are included</w:t>
      </w:r>
      <w:r>
        <w:t xml:space="preserve"> in this study</w:t>
      </w:r>
      <w:r w:rsidRPr="00AF1438">
        <w:t xml:space="preserve">, </w:t>
      </w:r>
      <w:r>
        <w:t xml:space="preserve">and </w:t>
      </w:r>
      <w:r w:rsidRPr="00AF1438">
        <w:t>as such it reports on infrarenal, ruptured and iliac aneurysms, as well as the Nellix-in-Nellix application. Juxta-and suprarenal aneurysms were treated using the EVAS system with parallel grafts into the visceral vessels</w:t>
      </w:r>
      <w:r>
        <w:t xml:space="preserve"> and are included</w:t>
      </w:r>
      <w:r w:rsidRPr="00AF1438">
        <w:t xml:space="preserve">. </w:t>
      </w:r>
      <w:r w:rsidR="009C4737">
        <w:t>Therapeutic</w:t>
      </w:r>
      <w:r w:rsidR="009C4737" w:rsidRPr="00AF1438">
        <w:t xml:space="preserve"> </w:t>
      </w:r>
      <w:r w:rsidRPr="00AF1438">
        <w:t>failure</w:t>
      </w:r>
      <w:r>
        <w:t xml:space="preserve">, </w:t>
      </w:r>
      <w:r w:rsidRPr="00AF1438">
        <w:t>a composite outcome of migration, sac expansion &gt;5mm, type 1a/1b endoleak, and secondary aortic rupture</w:t>
      </w:r>
      <w:r>
        <w:t>, was the primary outcome, along with all-cause mortality, aneurysm-related mortality and reintervention rates</w:t>
      </w:r>
      <w:r w:rsidRPr="00AF1438">
        <w:t>.</w:t>
      </w:r>
    </w:p>
    <w:p w14:paraId="769A1C45" w14:textId="77777777" w:rsidR="00121464" w:rsidRPr="00AF1438" w:rsidRDefault="00121464" w:rsidP="00121464">
      <w:pPr>
        <w:spacing w:line="480" w:lineRule="auto"/>
      </w:pPr>
    </w:p>
    <w:p w14:paraId="113B7FFA" w14:textId="77777777" w:rsidR="00121464" w:rsidRPr="00AF1438" w:rsidRDefault="00121464" w:rsidP="00121464">
      <w:pPr>
        <w:spacing w:line="480" w:lineRule="auto"/>
        <w:rPr>
          <w:b/>
        </w:rPr>
      </w:pPr>
      <w:r w:rsidRPr="00AF1438">
        <w:rPr>
          <w:b/>
        </w:rPr>
        <w:t>Results</w:t>
      </w:r>
    </w:p>
    <w:p w14:paraId="32A94581" w14:textId="24CA3B5A" w:rsidR="00121464" w:rsidRPr="00AF1438" w:rsidRDefault="00121464" w:rsidP="00121464">
      <w:pPr>
        <w:spacing w:line="480" w:lineRule="auto"/>
      </w:pPr>
      <w:r w:rsidRPr="00AF1438">
        <w:t xml:space="preserve">295 </w:t>
      </w:r>
      <w:r>
        <w:t xml:space="preserve">EVAS </w:t>
      </w:r>
      <w:r w:rsidRPr="00AF1438">
        <w:t>cases were undertaken between March 2013 and July 201</w:t>
      </w:r>
      <w:r>
        <w:t>8</w:t>
      </w:r>
      <w:r w:rsidRPr="00AF1438">
        <w:t>. Indications for treatment were infrarenal (n=185), juxta- and suprarenal (n=73), ruptured (n=18) and iliac (n=1</w:t>
      </w:r>
      <w:r>
        <w:t>3</w:t>
      </w:r>
      <w:r w:rsidRPr="00AF1438">
        <w:t>) aneurysms</w:t>
      </w:r>
      <w:r>
        <w:t>. There were 15 r</w:t>
      </w:r>
      <w:r w:rsidRPr="00AF1438">
        <w:t>einterventions using the Nellix-in-Nellix application. In some cases</w:t>
      </w:r>
      <w:r>
        <w:t>,</w:t>
      </w:r>
      <w:r w:rsidRPr="00AF1438">
        <w:t xml:space="preserve"> EVAS was used to salvage failing endovascular </w:t>
      </w:r>
      <w:r>
        <w:t xml:space="preserve">or open </w:t>
      </w:r>
      <w:r w:rsidRPr="00AF1438">
        <w:t xml:space="preserve">aneurysm repairs. Median follow-up was 2.42 years (interquartile range 1.07-3.57 years). </w:t>
      </w:r>
    </w:p>
    <w:p w14:paraId="22DC3BBC" w14:textId="77777777" w:rsidR="00121464" w:rsidRPr="00AF1438" w:rsidRDefault="00121464" w:rsidP="00121464">
      <w:pPr>
        <w:spacing w:line="480" w:lineRule="auto"/>
      </w:pPr>
    </w:p>
    <w:p w14:paraId="75EC54EA" w14:textId="012919B5" w:rsidR="00121464" w:rsidRPr="00AF1438" w:rsidRDefault="009C4737" w:rsidP="00121464">
      <w:pPr>
        <w:spacing w:line="480" w:lineRule="auto"/>
      </w:pPr>
      <w:r>
        <w:t>Therapeutic</w:t>
      </w:r>
      <w:r w:rsidRPr="00AF1438">
        <w:t xml:space="preserve"> </w:t>
      </w:r>
      <w:r w:rsidR="00121464" w:rsidRPr="00AF1438">
        <w:t>failure was observed in 98 of the 295 cases (33.2%) overall</w:t>
      </w:r>
      <w:r w:rsidR="00121464">
        <w:t>, and exceeded 50% in some subgroups</w:t>
      </w:r>
      <w:r w:rsidR="00121464" w:rsidRPr="00AF1438">
        <w:t>. In 7</w:t>
      </w:r>
      <w:r w:rsidR="00121464">
        <w:t>1</w:t>
      </w:r>
      <w:r w:rsidR="00121464" w:rsidRPr="00AF1438">
        <w:t xml:space="preserve"> cases (</w:t>
      </w:r>
      <w:r w:rsidR="00121464">
        <w:t>24.1</w:t>
      </w:r>
      <w:r w:rsidR="00121464" w:rsidRPr="00AF1438">
        <w:t xml:space="preserve">%) reintervention was performed, with reasons for no reintervention being </w:t>
      </w:r>
      <w:r w:rsidR="00121464">
        <w:t>mainly</w:t>
      </w:r>
      <w:r w:rsidR="00121464" w:rsidRPr="00AF1438">
        <w:t xml:space="preserve"> physiolo</w:t>
      </w:r>
      <w:r w:rsidR="00121464">
        <w:t>gical.</w:t>
      </w:r>
      <w:r w:rsidR="00121464" w:rsidRPr="00AF1438">
        <w:t xml:space="preserve"> Complications leading to </w:t>
      </w:r>
      <w:r>
        <w:t>therapeutic</w:t>
      </w:r>
      <w:r w:rsidRPr="00AF1438">
        <w:t xml:space="preserve"> </w:t>
      </w:r>
      <w:r w:rsidR="00121464" w:rsidRPr="00AF1438">
        <w:t>failure were most commonly seen beyond 2 years of follow-up. There were 15 secondary ruptures (5.36%)</w:t>
      </w:r>
      <w:r w:rsidR="00121464">
        <w:t xml:space="preserve"> and n</w:t>
      </w:r>
      <w:r w:rsidR="00121464" w:rsidRPr="00AF1438">
        <w:t xml:space="preserve">ine EVAS devices </w:t>
      </w:r>
      <w:r w:rsidR="00121464">
        <w:t>required</w:t>
      </w:r>
      <w:r w:rsidR="00121464" w:rsidRPr="00AF1438">
        <w:t xml:space="preserve"> explant</w:t>
      </w:r>
      <w:r w:rsidR="00121464">
        <w:t xml:space="preserve"> either</w:t>
      </w:r>
      <w:r w:rsidR="00121464" w:rsidRPr="00AF1438">
        <w:t xml:space="preserve"> electively or for aortic rupture.</w:t>
      </w:r>
    </w:p>
    <w:p w14:paraId="06828900" w14:textId="77777777" w:rsidR="00121464" w:rsidRPr="00AF1438" w:rsidRDefault="00121464" w:rsidP="00121464">
      <w:pPr>
        <w:spacing w:line="480" w:lineRule="auto"/>
      </w:pPr>
    </w:p>
    <w:p w14:paraId="58CE7F5E" w14:textId="77777777" w:rsidR="00121464" w:rsidRPr="00AF1438" w:rsidRDefault="00121464" w:rsidP="00121464">
      <w:pPr>
        <w:spacing w:line="480" w:lineRule="auto"/>
        <w:rPr>
          <w:b/>
        </w:rPr>
      </w:pPr>
      <w:r w:rsidRPr="00AF1438">
        <w:rPr>
          <w:b/>
        </w:rPr>
        <w:t>Conclusion</w:t>
      </w:r>
    </w:p>
    <w:p w14:paraId="04F92619" w14:textId="034FD191" w:rsidR="00121464" w:rsidRPr="00AF1438" w:rsidRDefault="00121464" w:rsidP="00121464">
      <w:pPr>
        <w:spacing w:line="480" w:lineRule="auto"/>
      </w:pPr>
      <w:r w:rsidRPr="00AF1438">
        <w:t xml:space="preserve">EVAS with the Nellix device has not met expectations, and early encouraging results have been eroded. The incidence of </w:t>
      </w:r>
      <w:r w:rsidR="009C4737">
        <w:t>therapeutic</w:t>
      </w:r>
      <w:r w:rsidRPr="00AF1438">
        <w:t xml:space="preserve"> failure has been high</w:t>
      </w:r>
      <w:r w:rsidR="009248C8">
        <w:t>,</w:t>
      </w:r>
      <w:r w:rsidRPr="00AF1438">
        <w:t xml:space="preserve"> occurring 2 years </w:t>
      </w:r>
      <w:r>
        <w:t xml:space="preserve">and beyond </w:t>
      </w:r>
      <w:r w:rsidRPr="00AF1438">
        <w:t xml:space="preserve">post implantation. The Nellix system </w:t>
      </w:r>
      <w:r w:rsidR="00663E86">
        <w:t>has been vol</w:t>
      </w:r>
      <w:r w:rsidR="00663E86">
        <w:t>untarily r</w:t>
      </w:r>
      <w:r w:rsidR="009248C8">
        <w:t>ecalled</w:t>
      </w:r>
      <w:r w:rsidR="00663E86">
        <w:t xml:space="preserve"> by Endologix</w:t>
      </w:r>
      <w:r w:rsidR="00663E86">
        <w:t xml:space="preserve"> </w:t>
      </w:r>
      <w:r w:rsidR="009248C8">
        <w:t xml:space="preserve">and the CE mark has subsequently been </w:t>
      </w:r>
      <w:proofErr w:type="gramStart"/>
      <w:r w:rsidR="009248C8">
        <w:t>suspended</w:t>
      </w:r>
      <w:r w:rsidR="00663E86">
        <w:t>(</w:t>
      </w:r>
      <w:proofErr w:type="gramEnd"/>
      <w:r w:rsidR="009248C8">
        <w:t>1</w:t>
      </w:r>
      <w:r w:rsidR="00663E86">
        <w:t>)</w:t>
      </w:r>
      <w:r w:rsidRPr="00AF1438">
        <w:t xml:space="preserve">. The adoption of EVAS as a disruptive technology highlights the need for </w:t>
      </w:r>
      <w:r w:rsidR="00663E86">
        <w:t>cautious adoption</w:t>
      </w:r>
      <w:r w:rsidR="00663E86" w:rsidRPr="00AF1438">
        <w:t xml:space="preserve"> </w:t>
      </w:r>
      <w:r w:rsidRPr="00AF1438">
        <w:t xml:space="preserve">of novel technologies, and the </w:t>
      </w:r>
      <w:r w:rsidR="00663E86">
        <w:t xml:space="preserve">strict </w:t>
      </w:r>
      <w:r w:rsidRPr="00AF1438">
        <w:t>governance around such arrangements.</w:t>
      </w:r>
    </w:p>
    <w:p w14:paraId="144FB8A4" w14:textId="77777777" w:rsidR="00121464" w:rsidRDefault="00121464">
      <w:pPr>
        <w:rPr>
          <w:b/>
          <w:sz w:val="28"/>
          <w:szCs w:val="28"/>
        </w:rPr>
      </w:pPr>
      <w:r>
        <w:rPr>
          <w:b/>
          <w:sz w:val="28"/>
          <w:szCs w:val="28"/>
        </w:rPr>
        <w:br w:type="page"/>
      </w:r>
    </w:p>
    <w:p w14:paraId="309E078F" w14:textId="6537449A" w:rsidR="008E32B5" w:rsidRDefault="008E32B5" w:rsidP="008E32B5">
      <w:pPr>
        <w:spacing w:line="480" w:lineRule="auto"/>
        <w:rPr>
          <w:b/>
          <w:sz w:val="28"/>
          <w:szCs w:val="28"/>
        </w:rPr>
      </w:pPr>
      <w:r>
        <w:rPr>
          <w:b/>
          <w:sz w:val="28"/>
          <w:szCs w:val="28"/>
        </w:rPr>
        <w:lastRenderedPageBreak/>
        <w:t>Introduction</w:t>
      </w:r>
    </w:p>
    <w:p w14:paraId="3994CE98" w14:textId="77777777" w:rsidR="008E32B5" w:rsidRPr="00AF1438" w:rsidRDefault="008E32B5" w:rsidP="008E32B5">
      <w:pPr>
        <w:spacing w:line="480" w:lineRule="auto"/>
        <w:rPr>
          <w:b/>
          <w:sz w:val="28"/>
          <w:szCs w:val="28"/>
        </w:rPr>
      </w:pPr>
    </w:p>
    <w:p w14:paraId="1CC6684D" w14:textId="3F64E01F" w:rsidR="008E32B5" w:rsidRPr="00AF1438" w:rsidRDefault="008E32B5" w:rsidP="008E32B5">
      <w:pPr>
        <w:spacing w:line="480" w:lineRule="auto"/>
      </w:pPr>
      <w:r w:rsidRPr="00AF1438">
        <w:t xml:space="preserve">Endovascular treatment of </w:t>
      </w:r>
      <w:r>
        <w:t>AAA</w:t>
      </w:r>
      <w:r w:rsidRPr="00AF1438">
        <w:t xml:space="preserve"> has advantages over open surgical repair in terms of lower perioperative morbidity and mortality</w:t>
      </w:r>
      <w:r w:rsidRPr="00AF1438">
        <w:fldChar w:fldCharType="begin">
          <w:fldData xml:space="preserve">PEVuZE5vdGU+PENpdGU+PEF1dGhvcj5MZWRlcmxlPC9BdXRob3I+PFllYXI+MjAwOTwvWWVhcj48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</w:fldData>
        </w:fldChar>
      </w:r>
      <w:r w:rsidRPr="00AF1438">
        <w:instrText xml:space="preserve"> ADDIN EN.CITE </w:instrText>
      </w:r>
      <w:r w:rsidRPr="00AF1438">
        <w:fldChar w:fldCharType="begin">
          <w:fldData xml:space="preserve">PEVuZE5vdGU+PENpdGU+PEF1dGhvcj5MZWRlcmxlPC9BdXRob3I+PFllYXI+MjAwOTwvWWVhcj48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</w:fldData>
        </w:fldChar>
      </w:r>
      <w:r w:rsidRPr="00AF1438">
        <w:instrText xml:space="preserve"> ADDIN EN.CITE.DATA </w:instrText>
      </w:r>
      <w:r w:rsidRPr="00AF1438">
        <w:fldChar w:fldCharType="end"/>
      </w:r>
      <w:r w:rsidRPr="00AF1438">
        <w:fldChar w:fldCharType="separate"/>
      </w:r>
      <w:r w:rsidRPr="00AF1438">
        <w:rPr>
          <w:noProof/>
        </w:rPr>
        <w:t>(</w:t>
      </w:r>
      <w:r w:rsidR="00450573">
        <w:rPr>
          <w:noProof/>
        </w:rPr>
        <w:t>2-4</w:t>
      </w:r>
      <w:r w:rsidRPr="00AF1438">
        <w:rPr>
          <w:noProof/>
        </w:rPr>
        <w:t>)</w:t>
      </w:r>
      <w:r w:rsidRPr="00AF1438">
        <w:fldChar w:fldCharType="end"/>
      </w:r>
      <w:r w:rsidRPr="00AF1438">
        <w:t xml:space="preserve">. </w:t>
      </w:r>
      <w:r>
        <w:t>Durability of endovascular repair and the need for lifelong surveillance remain concerns</w:t>
      </w:r>
      <w:r w:rsidRPr="00AF1438">
        <w:fldChar w:fldCharType="begin">
          <w:fldData xml:space="preserve">PEVuZE5vdGU+PENpdGU+PEF1dGhvcj5QYXRlbDwvQXV0aG9yPjxZZWFyPjIwMTY8L1llYXI+PFJl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</w:fldData>
        </w:fldChar>
      </w:r>
      <w:r w:rsidRPr="00AF1438">
        <w:instrText xml:space="preserve"> ADDIN EN.CITE </w:instrText>
      </w:r>
      <w:r w:rsidRPr="00AF1438">
        <w:fldChar w:fldCharType="begin">
          <w:fldData xml:space="preserve">PEVuZE5vdGU+PENpdGU+PEF1dGhvcj5QYXRlbDwvQXV0aG9yPjxZZWFyPjIwMTY8L1llYXI+PFJl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</w:fldData>
        </w:fldChar>
      </w:r>
      <w:r w:rsidRPr="00AF1438">
        <w:instrText xml:space="preserve"> ADDIN EN.CITE.DATA </w:instrText>
      </w:r>
      <w:r w:rsidRPr="00AF1438">
        <w:fldChar w:fldCharType="end"/>
      </w:r>
      <w:r w:rsidRPr="00AF1438">
        <w:fldChar w:fldCharType="separate"/>
      </w:r>
      <w:r w:rsidRPr="00AF1438">
        <w:rPr>
          <w:noProof/>
        </w:rPr>
        <w:t>(</w:t>
      </w:r>
      <w:r w:rsidR="00450573">
        <w:rPr>
          <w:noProof/>
        </w:rPr>
        <w:t>5-7</w:t>
      </w:r>
      <w:r w:rsidRPr="00AF1438">
        <w:rPr>
          <w:noProof/>
        </w:rPr>
        <w:t>)</w:t>
      </w:r>
      <w:r w:rsidRPr="00AF1438">
        <w:fldChar w:fldCharType="end"/>
      </w:r>
      <w:r w:rsidRPr="00AF1438">
        <w:t xml:space="preserve">. </w:t>
      </w:r>
      <w:r>
        <w:t>Preoperative aortic morphology largely determines long-term outcome</w:t>
      </w:r>
      <w:r w:rsidRPr="00AF1438">
        <w:t>,</w:t>
      </w:r>
      <w:r>
        <w:t xml:space="preserve"> </w:t>
      </w:r>
      <w:r w:rsidRPr="00AF1438">
        <w:t>with hostile neck anatomy being associated with higher rates of reintervention and poorer outcomes</w:t>
      </w:r>
      <w:r w:rsidRPr="00AF1438">
        <w:fldChar w:fldCharType="begin">
          <w:fldData xml:space="preserve">PEVuZE5vdGU+PENpdGU+PEF1dGhvcj5QYXR0ZXJzb248L0F1dGhvcj48WWVhcj4yMDEwPC9ZZWFy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==
</w:fldData>
        </w:fldChar>
      </w:r>
      <w:r w:rsidRPr="00AF1438">
        <w:instrText xml:space="preserve"> ADDIN EN.CITE </w:instrText>
      </w:r>
      <w:r w:rsidRPr="00AF1438">
        <w:fldChar w:fldCharType="begin">
          <w:fldData xml:space="preserve">PEVuZE5vdGU+PENpdGU+PEF1dGhvcj5QYXR0ZXJzb248L0F1dGhvcj48WWVhcj4yMDEwPC9ZZWFy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==
</w:fldData>
        </w:fldChar>
      </w:r>
      <w:r w:rsidRPr="00AF1438">
        <w:instrText xml:space="preserve"> ADDIN EN.CITE.DATA </w:instrText>
      </w:r>
      <w:r w:rsidRPr="00AF1438">
        <w:fldChar w:fldCharType="end"/>
      </w:r>
      <w:r w:rsidRPr="00AF1438">
        <w:fldChar w:fldCharType="separate"/>
      </w:r>
      <w:r w:rsidRPr="00AF1438">
        <w:rPr>
          <w:noProof/>
        </w:rPr>
        <w:t>(</w:t>
      </w:r>
      <w:r w:rsidR="00450573">
        <w:rPr>
          <w:noProof/>
        </w:rPr>
        <w:t>8-12</w:t>
      </w:r>
      <w:r w:rsidRPr="00AF1438">
        <w:rPr>
          <w:noProof/>
        </w:rPr>
        <w:t>)</w:t>
      </w:r>
      <w:r w:rsidRPr="00AF1438">
        <w:fldChar w:fldCharType="end"/>
      </w:r>
      <w:r w:rsidRPr="00AF1438">
        <w:t>.</w:t>
      </w:r>
    </w:p>
    <w:p w14:paraId="029C059A" w14:textId="77777777" w:rsidR="008E32B5" w:rsidRPr="00AF1438" w:rsidRDefault="008E32B5" w:rsidP="008E32B5">
      <w:pPr>
        <w:spacing w:line="480" w:lineRule="auto"/>
      </w:pPr>
    </w:p>
    <w:p w14:paraId="368F9E31" w14:textId="5DFDA1BF" w:rsidR="008E32B5" w:rsidRPr="00AF1438" w:rsidRDefault="008E32B5" w:rsidP="008E32B5">
      <w:pPr>
        <w:spacing w:line="480" w:lineRule="auto"/>
      </w:pPr>
      <w:r>
        <w:t>EVAS</w:t>
      </w:r>
      <w:r w:rsidRPr="00AF1438">
        <w:t xml:space="preserve"> was presented as a novel concept and ‘disruptive technology’ in the treatment of AAA. The Nellix </w:t>
      </w:r>
      <w:r>
        <w:t>EVAS</w:t>
      </w:r>
      <w:r w:rsidRPr="00AF1438">
        <w:t xml:space="preserve"> system (Endologix Inc, Irvine, CA, USA) comprises two balloon-expandable stents, each surrounded </w:t>
      </w:r>
      <w:r>
        <w:t>by a polymer-filled endobag, allowing</w:t>
      </w:r>
      <w:r w:rsidRPr="00AF1438">
        <w:t xml:space="preserve"> anatomical sealing of the whole aneurysm sac</w:t>
      </w:r>
      <w:r>
        <w:t>;</w:t>
      </w:r>
      <w:r w:rsidRPr="00AF1438">
        <w:t xml:space="preserve"> a move away from the traditional reliance on sealing at </w:t>
      </w:r>
      <w:r>
        <w:t>each end</w:t>
      </w:r>
      <w:r w:rsidRPr="00AF1438">
        <w:t xml:space="preserve"> of a </w:t>
      </w:r>
      <w:proofErr w:type="spellStart"/>
      <w:r w:rsidRPr="00AF1438">
        <w:t>stentgraft</w:t>
      </w:r>
      <w:proofErr w:type="spellEnd"/>
      <w:r w:rsidRPr="00AF1438">
        <w:fldChar w:fldCharType="begin">
          <w:fldData xml:space="preserve">PEVuZE5vdGU+PENpdGU+PEF1dGhvcj5LcmlldmluczwvQXV0aG9yPjxZZWFyPjIwMTE8L1llYXI+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</w:fldData>
        </w:fldChar>
      </w:r>
      <w:r w:rsidRPr="00AF1438">
        <w:instrText xml:space="preserve"> ADDIN EN.CITE </w:instrText>
      </w:r>
      <w:r w:rsidRPr="00AF1438">
        <w:fldChar w:fldCharType="begin">
          <w:fldData xml:space="preserve">PEVuZE5vdGU+PENpdGU+PEF1dGhvcj5LcmlldmluczwvQXV0aG9yPjxZZWFyPjIwMTE8L1llYXI+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</w:fldData>
        </w:fldChar>
      </w:r>
      <w:r w:rsidRPr="00AF1438">
        <w:instrText xml:space="preserve"> ADDIN EN.CITE.DATA </w:instrText>
      </w:r>
      <w:r w:rsidRPr="00AF1438">
        <w:fldChar w:fldCharType="end"/>
      </w:r>
      <w:r w:rsidRPr="00AF1438">
        <w:fldChar w:fldCharType="separate"/>
      </w:r>
      <w:r w:rsidRPr="00AF1438">
        <w:rPr>
          <w:noProof/>
        </w:rPr>
        <w:t>(1</w:t>
      </w:r>
      <w:r w:rsidR="00450573">
        <w:rPr>
          <w:noProof/>
        </w:rPr>
        <w:t>3</w:t>
      </w:r>
      <w:r w:rsidRPr="00AF1438">
        <w:rPr>
          <w:noProof/>
        </w:rPr>
        <w:t>)</w:t>
      </w:r>
      <w:r w:rsidRPr="00AF1438">
        <w:fldChar w:fldCharType="end"/>
      </w:r>
      <w:r w:rsidRPr="00AF1438">
        <w:t>. Early reports suggested that EVAS may allow the treatment of complex morphologies not otherwise amenable to endovascular repair, and may prevent endoleak formation</w:t>
      </w:r>
      <w:r w:rsidRPr="00AF1438">
        <w:fldChar w:fldCharType="begin">
          <w:fldData xml:space="preserve">PEVuZE5vdGU+PENpdGU+PEF1dGhvcj5LYXJ0aGlrZXNhbGluZ2FtPC9BdXRob3I+PFllYXI+MjAx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</w:fldData>
        </w:fldChar>
      </w:r>
      <w:r w:rsidRPr="00AF1438">
        <w:instrText xml:space="preserve"> ADDIN EN.CITE </w:instrText>
      </w:r>
      <w:r w:rsidRPr="00AF1438">
        <w:fldChar w:fldCharType="begin">
          <w:fldData xml:space="preserve">PEVuZE5vdGU+PENpdGU+PEF1dGhvcj5LYXJ0aGlrZXNhbGluZ2FtPC9BdXRob3I+PFllYXI+MjAx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</w:fldData>
        </w:fldChar>
      </w:r>
      <w:r w:rsidRPr="00AF1438">
        <w:instrText xml:space="preserve"> ADDIN EN.CITE.DATA </w:instrText>
      </w:r>
      <w:r w:rsidRPr="00AF1438">
        <w:fldChar w:fldCharType="end"/>
      </w:r>
      <w:r w:rsidRPr="00AF1438">
        <w:fldChar w:fldCharType="separate"/>
      </w:r>
      <w:r w:rsidRPr="00AF1438">
        <w:rPr>
          <w:noProof/>
        </w:rPr>
        <w:t>(1</w:t>
      </w:r>
      <w:r w:rsidR="00450573">
        <w:rPr>
          <w:noProof/>
        </w:rPr>
        <w:t>4</w:t>
      </w:r>
      <w:r w:rsidRPr="00AF1438">
        <w:rPr>
          <w:noProof/>
        </w:rPr>
        <w:t>)</w:t>
      </w:r>
      <w:r w:rsidRPr="00AF1438">
        <w:fldChar w:fldCharType="end"/>
      </w:r>
      <w:r w:rsidRPr="00AF1438">
        <w:t>. Early results using the Nellix device, following CE mark</w:t>
      </w:r>
      <w:r>
        <w:t>ing</w:t>
      </w:r>
      <w:r w:rsidRPr="00AF1438">
        <w:t xml:space="preserve"> in 2013 showed</w:t>
      </w:r>
      <w:r>
        <w:t xml:space="preserve"> </w:t>
      </w:r>
      <w:r w:rsidRPr="00AF1438">
        <w:t>promise</w:t>
      </w:r>
      <w:r w:rsidRPr="00AF1438">
        <w:fldChar w:fldCharType="begin">
          <w:fldData xml:space="preserve">PEVuZE5vdGU+PENpdGU+PEF1dGhvcj5Eb25heXJlPC9BdXRob3I+PFllYXI+MjAxMTwvWWVhcj48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</w:fldData>
        </w:fldChar>
      </w:r>
      <w:r w:rsidRPr="00AF1438">
        <w:instrText xml:space="preserve"> ADDIN EN.CITE </w:instrText>
      </w:r>
      <w:r w:rsidRPr="00AF1438">
        <w:fldChar w:fldCharType="begin">
          <w:fldData xml:space="preserve">PEVuZE5vdGU+PENpdGU+PEF1dGhvcj5Eb25heXJlPC9BdXRob3I+PFllYXI+MjAxMTwvWWVhcj48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</w:fldData>
        </w:fldChar>
      </w:r>
      <w:r w:rsidRPr="00AF1438">
        <w:instrText xml:space="preserve"> ADDIN EN.CITE.DATA </w:instrText>
      </w:r>
      <w:r w:rsidRPr="00AF1438">
        <w:fldChar w:fldCharType="end"/>
      </w:r>
      <w:r w:rsidRPr="00AF1438">
        <w:fldChar w:fldCharType="separate"/>
      </w:r>
      <w:r w:rsidRPr="00AF1438">
        <w:rPr>
          <w:noProof/>
        </w:rPr>
        <w:t>(1</w:t>
      </w:r>
      <w:r w:rsidR="00450573">
        <w:rPr>
          <w:noProof/>
        </w:rPr>
        <w:t>3</w:t>
      </w:r>
      <w:r w:rsidRPr="00AF1438">
        <w:rPr>
          <w:noProof/>
        </w:rPr>
        <w:t>, 1</w:t>
      </w:r>
      <w:r w:rsidR="00450573">
        <w:rPr>
          <w:noProof/>
        </w:rPr>
        <w:t>5-17</w:t>
      </w:r>
      <w:r w:rsidRPr="00AF1438">
        <w:rPr>
          <w:noProof/>
        </w:rPr>
        <w:t>)</w:t>
      </w:r>
      <w:r w:rsidRPr="00AF1438">
        <w:fldChar w:fldCharType="end"/>
      </w:r>
      <w:r w:rsidRPr="00AF1438">
        <w:t>.</w:t>
      </w:r>
    </w:p>
    <w:p w14:paraId="3EB48EF3" w14:textId="77777777" w:rsidR="008E32B5" w:rsidRPr="00AF1438" w:rsidRDefault="008E32B5" w:rsidP="008E32B5">
      <w:pPr>
        <w:spacing w:line="480" w:lineRule="auto"/>
      </w:pPr>
    </w:p>
    <w:p w14:paraId="2FDCE642" w14:textId="38B9B4C3" w:rsidR="008E32B5" w:rsidRPr="00AF1438" w:rsidRDefault="008E32B5" w:rsidP="008E32B5">
      <w:pPr>
        <w:spacing w:line="480" w:lineRule="auto"/>
      </w:pPr>
      <w:r w:rsidRPr="00AF1438">
        <w:t>In 2016, EVAS FORWARD, an investigational device exemption trial, reported higher than expected rates of distal migration, type 1a endoleak and aneurysm sac expansion</w:t>
      </w:r>
      <w:r>
        <w:t>, leading</w:t>
      </w:r>
      <w:r w:rsidRPr="00AF1438">
        <w:t xml:space="preserve"> to a refinement of the instructions for use (IFU)</w:t>
      </w:r>
      <w:r>
        <w:t xml:space="preserve"> </w:t>
      </w:r>
      <w:r w:rsidRPr="00AF1438">
        <w:fldChar w:fldCharType="begin">
          <w:fldData xml:space="preserve">PEVuZE5vdGU+PENpdGU+PEF1dGhvcj5DYXJwZW50ZXI8L0F1dGhvcj48WWVhcj4yMDE4PC9ZZWFy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</w:fldData>
        </w:fldChar>
      </w:r>
      <w:r w:rsidRPr="00AF1438">
        <w:instrText xml:space="preserve"> ADDIN EN.CITE </w:instrText>
      </w:r>
      <w:r w:rsidRPr="00AF1438">
        <w:fldChar w:fldCharType="begin">
          <w:fldData xml:space="preserve">PEVuZE5vdGU+PENpdGU+PEF1dGhvcj5DYXJwZW50ZXI8L0F1dGhvcj48WWVhcj4yMDE4PC9ZZWFy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</w:fldData>
        </w:fldChar>
      </w:r>
      <w:r w:rsidRPr="00AF1438">
        <w:instrText xml:space="preserve"> ADDIN EN.CITE.DATA </w:instrText>
      </w:r>
      <w:r w:rsidRPr="00AF1438">
        <w:fldChar w:fldCharType="end"/>
      </w:r>
      <w:r w:rsidRPr="00AF1438">
        <w:fldChar w:fldCharType="separate"/>
      </w:r>
      <w:r w:rsidRPr="00AF1438">
        <w:rPr>
          <w:noProof/>
        </w:rPr>
        <w:t>(1</w:t>
      </w:r>
      <w:r w:rsidR="00450573">
        <w:rPr>
          <w:noProof/>
        </w:rPr>
        <w:t>8</w:t>
      </w:r>
      <w:r w:rsidRPr="00AF1438">
        <w:rPr>
          <w:noProof/>
        </w:rPr>
        <w:t>)</w:t>
      </w:r>
      <w:r w:rsidRPr="00AF1438">
        <w:fldChar w:fldCharType="end"/>
      </w:r>
      <w:r w:rsidRPr="00AF1438">
        <w:t xml:space="preserve">. The revised IFU addressed the proximal and distal seal zones, </w:t>
      </w:r>
      <w:r>
        <w:t>and</w:t>
      </w:r>
      <w:r w:rsidRPr="00AF1438">
        <w:t xml:space="preserve"> thrombus burden within the aneurysm, with a view to reducing device migration (Appendix 1). The new IFU suggested EVAS would be most effective and durable in large AAA, with little thrombus and neck criteria similar to the IFU for other commercially</w:t>
      </w:r>
      <w:r>
        <w:t>-</w:t>
      </w:r>
      <w:r w:rsidRPr="00AF1438">
        <w:t xml:space="preserve">available EVAR </w:t>
      </w:r>
      <w:proofErr w:type="spellStart"/>
      <w:r w:rsidRPr="00AF1438">
        <w:t>stentgrafts</w:t>
      </w:r>
      <w:proofErr w:type="spellEnd"/>
      <w:r w:rsidRPr="00AF1438">
        <w:t xml:space="preserve">. There are few published data reporting outcomes </w:t>
      </w:r>
      <w:r w:rsidRPr="00AF1438">
        <w:lastRenderedPageBreak/>
        <w:t xml:space="preserve">with respect to the revised IFU, however it is apparent that the morphological applicability </w:t>
      </w:r>
      <w:r>
        <w:t>was significantly reduced</w:t>
      </w:r>
      <w:r w:rsidRPr="00AF1438">
        <w:fldChar w:fldCharType="begin"/>
      </w:r>
      <w:r w:rsidRPr="00AF1438">
        <w:instrText xml:space="preserve"> ADDIN EN.CITE &lt;EndNote&gt;&lt;Cite&gt;&lt;Author&gt;Zerwes&lt;/Author&gt;&lt;Year&gt;2018&lt;/Year&gt;&lt;IDText&gt;Influence of the Revised Nellix Instructions for Use on Outcomes After Endovascular Aneurysm Sealing&lt;/IDText&gt;&lt;DisplayText&gt;(18)&lt;/DisplayText&gt;&lt;record&gt;&lt;dates&gt;&lt;pub-dates&gt;&lt;date&gt;Aug&lt;/date&gt;&lt;/pub-dates&gt;&lt;year&gt;2018&lt;/year&gt;&lt;/dates&gt;&lt;keywords&gt;&lt;keyword&gt;abdominal aortic aneurysm&lt;/keyword&gt;&lt;keyword&gt;anatomic applicability&lt;/keyword&gt;&lt;keyword&gt;complications&lt;/keyword&gt;&lt;keyword&gt;endoleak&lt;/keyword&gt;&lt;keyword&gt;endovascular aneurysm sealing&lt;/keyword&gt;&lt;keyword&gt;instructions for use&lt;/keyword&gt;&lt;keyword&gt;migration&lt;/keyword&gt;&lt;keyword&gt;mortality&lt;/keyword&gt;&lt;keyword&gt;reintervention&lt;/keyword&gt;&lt;/keywords&gt;&lt;urls&gt;&lt;related-urls&gt;&lt;url&gt;https://www.ncbi.nlm.nih.gov/pubmed/29896999&lt;/url&gt;&lt;/related-urls&gt;&lt;/urls&gt;&lt;isbn&gt;1545-1550 (Electronic)&amp;#xD;1526-6028 (Linking)&lt;/isbn&gt;&lt;titles&gt;&lt;title&gt;Influence of the Revised Nellix Instructions for Use on Outcomes After Endovascular Aneurysm Sealing&lt;/title&gt;&lt;secondary-title&gt;J Endovasc Ther&lt;/secondary-title&gt;&lt;/titles&gt;&lt;pages&gt;418-425&lt;/pages&gt;&lt;number&gt;4&lt;/number&gt;&lt;contributors&gt;&lt;authors&gt;&lt;author&gt;Zerwes, S.&lt;/author&gt;&lt;author&gt;Bruijnen, H. K.&lt;/author&gt;&lt;author&gt;Gosslau, Y.&lt;/author&gt;&lt;author&gt;Jakob, R.&lt;/author&gt;&lt;author&gt;Hyhlik-Durr, A.&lt;/author&gt;&lt;/authors&gt;&lt;/contributors&gt;&lt;edition&gt;2018/06/14&lt;/edition&gt;&lt;added-date format="utc"&gt;1539963003&lt;/added-date&gt;&lt;ref-type name="Journal Article"&gt;17&lt;/ref-type&gt;&lt;auth-address&gt;1 Department of Vascular and Endovascular Surgery, Klinikum Augsburg, Germany.&lt;/auth-address&gt;&lt;rec-number&gt;607&lt;/rec-number&gt;&lt;last-updated-date format="utc"&gt;1539963003&lt;/last-updated-date&gt;&lt;accession-num&gt;29896999&lt;/accession-num&gt;&lt;electronic-resource-num&gt;10.1177/1526602818781353&lt;/electronic-resource-num&gt;&lt;volume&gt;25&lt;/volume&gt;&lt;/record&gt;&lt;/Cite&gt;&lt;/EndNote&gt;</w:instrText>
      </w:r>
      <w:r w:rsidRPr="00AF1438">
        <w:fldChar w:fldCharType="separate"/>
      </w:r>
      <w:r w:rsidRPr="00AF1438">
        <w:rPr>
          <w:noProof/>
        </w:rPr>
        <w:t>(1</w:t>
      </w:r>
      <w:r w:rsidR="00450573">
        <w:rPr>
          <w:noProof/>
        </w:rPr>
        <w:t>9</w:t>
      </w:r>
      <w:r w:rsidRPr="00AF1438">
        <w:rPr>
          <w:noProof/>
        </w:rPr>
        <w:t>)</w:t>
      </w:r>
      <w:r w:rsidRPr="00AF1438">
        <w:fldChar w:fldCharType="end"/>
      </w:r>
      <w:r w:rsidRPr="00AF1438">
        <w:t>.</w:t>
      </w:r>
    </w:p>
    <w:p w14:paraId="487A2D9F" w14:textId="77777777" w:rsidR="008E32B5" w:rsidRPr="00AF1438" w:rsidRDefault="008E32B5" w:rsidP="008E32B5">
      <w:pPr>
        <w:spacing w:line="480" w:lineRule="auto"/>
      </w:pPr>
    </w:p>
    <w:p w14:paraId="1234F6B8" w14:textId="77777777" w:rsidR="008E32B5" w:rsidRPr="00AF1438" w:rsidRDefault="008E32B5" w:rsidP="008E32B5">
      <w:pPr>
        <w:spacing w:line="480" w:lineRule="auto"/>
      </w:pPr>
      <w:r w:rsidRPr="00AF1438">
        <w:t>This study reports the mid-term outcomes of a large cohort of patients having undergone EVAS at a single large-volume aortic centre.</w:t>
      </w:r>
    </w:p>
    <w:p w14:paraId="14E9AF0A" w14:textId="77777777" w:rsidR="008E32B5" w:rsidRDefault="008E32B5" w:rsidP="008E32B5">
      <w:pPr>
        <w:spacing w:line="480" w:lineRule="auto"/>
      </w:pPr>
    </w:p>
    <w:p w14:paraId="63ECBCF7" w14:textId="77777777" w:rsidR="008E32B5" w:rsidRDefault="008E32B5" w:rsidP="008E32B5">
      <w:pPr>
        <w:spacing w:line="480" w:lineRule="auto"/>
        <w:rPr>
          <w:b/>
          <w:sz w:val="28"/>
          <w:szCs w:val="28"/>
        </w:rPr>
      </w:pPr>
    </w:p>
    <w:p w14:paraId="0C1A41A0" w14:textId="77777777" w:rsidR="008E32B5" w:rsidRDefault="008E32B5" w:rsidP="008E32B5">
      <w:pPr>
        <w:rPr>
          <w:b/>
          <w:sz w:val="28"/>
          <w:szCs w:val="28"/>
        </w:rPr>
      </w:pPr>
      <w:r>
        <w:rPr>
          <w:b/>
          <w:sz w:val="28"/>
          <w:szCs w:val="28"/>
        </w:rPr>
        <w:br w:type="page"/>
      </w:r>
    </w:p>
    <w:p w14:paraId="66544E32" w14:textId="77777777" w:rsidR="008E32B5" w:rsidRPr="008653A0" w:rsidRDefault="008E32B5" w:rsidP="008E32B5">
      <w:pPr>
        <w:spacing w:line="480" w:lineRule="auto"/>
      </w:pPr>
      <w:r w:rsidRPr="00AF1438">
        <w:rPr>
          <w:b/>
          <w:sz w:val="28"/>
          <w:szCs w:val="28"/>
        </w:rPr>
        <w:lastRenderedPageBreak/>
        <w:t>Methods</w:t>
      </w:r>
    </w:p>
    <w:p w14:paraId="4B48C169" w14:textId="77777777" w:rsidR="008E32B5" w:rsidRPr="00AF1438" w:rsidRDefault="008E32B5" w:rsidP="008E32B5">
      <w:pPr>
        <w:spacing w:line="480" w:lineRule="auto"/>
      </w:pPr>
      <w:r w:rsidRPr="00AF1438">
        <w:t xml:space="preserve">A retrospective review of prospectively-collected data regarding all patients who underwent treatment with the Nellix device, for all indications, between March 2013 and July 2018 is reported. </w:t>
      </w:r>
      <w:r>
        <w:t>It is thought to be</w:t>
      </w:r>
      <w:r w:rsidRPr="00AF1438">
        <w:t xml:space="preserve"> the largest institutional series of this device worldwide</w:t>
      </w:r>
      <w:r>
        <w:t xml:space="preserve"> </w:t>
      </w:r>
      <w:r w:rsidRPr="00AF1438">
        <w:t>and as such</w:t>
      </w:r>
      <w:r>
        <w:t>,</w:t>
      </w:r>
      <w:r w:rsidRPr="00AF1438">
        <w:t xml:space="preserve"> important messages might be derived from the outcomes.</w:t>
      </w:r>
    </w:p>
    <w:p w14:paraId="4130AC8A" w14:textId="77777777" w:rsidR="008E32B5" w:rsidRPr="00AF1438" w:rsidRDefault="008E32B5" w:rsidP="008E32B5">
      <w:pPr>
        <w:spacing w:line="480" w:lineRule="auto"/>
      </w:pPr>
    </w:p>
    <w:p w14:paraId="03580A58" w14:textId="1900536C" w:rsidR="008E32B5" w:rsidRPr="00AF1438" w:rsidRDefault="008E32B5" w:rsidP="008E32B5">
      <w:pPr>
        <w:spacing w:line="480" w:lineRule="auto"/>
      </w:pPr>
      <w:r>
        <w:t>O</w:t>
      </w:r>
      <w:r w:rsidRPr="00AF1438">
        <w:t>utcomes are reported in accordance with reporting standards advised by the British Society for Endovascular Therapy</w:t>
      </w:r>
      <w:r w:rsidRPr="00AF1438">
        <w:fldChar w:fldCharType="begin">
          <w:fldData xml:space="preserve">PEVuZE5vdGU+PENpdGU+PEF1dGhvcj5Cb3lsZTwvQXV0aG9yPjxZZWFyPjIwMTE8L1llYXI+PElE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</w:fldData>
        </w:fldChar>
      </w:r>
      <w:r>
        <w:instrText xml:space="preserve"> ADDIN EN.CITE </w:instrText>
      </w:r>
      <w:r>
        <w:fldChar w:fldCharType="begin">
          <w:fldData xml:space="preserve">PEVuZE5vdGU+PENpdGU+PEF1dGhvcj5Cb3lsZTwvQXV0aG9yPjxZZWFyPjIwMTE8L1llYXI+PElE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</w:fldData>
        </w:fldChar>
      </w:r>
      <w:r>
        <w:instrText xml:space="preserve"> ADDIN EN.CITE.DATA </w:instrText>
      </w:r>
      <w:r>
        <w:fldChar w:fldCharType="end"/>
      </w:r>
      <w:r w:rsidRPr="00AF1438">
        <w:fldChar w:fldCharType="separate"/>
      </w:r>
      <w:r>
        <w:rPr>
          <w:noProof/>
        </w:rPr>
        <w:t>(</w:t>
      </w:r>
      <w:r w:rsidR="00450573">
        <w:rPr>
          <w:noProof/>
        </w:rPr>
        <w:t>20</w:t>
      </w:r>
      <w:r>
        <w:rPr>
          <w:noProof/>
        </w:rPr>
        <w:t>)</w:t>
      </w:r>
      <w:r w:rsidRPr="00AF1438">
        <w:fldChar w:fldCharType="end"/>
      </w:r>
      <w:r w:rsidRPr="00AF1438">
        <w:t xml:space="preserve">. Guidance was sought from the UK National Research Ethics Service and ethical approval was not required as the analyses used data routinely collected for good clinical care. Patients were counselled </w:t>
      </w:r>
      <w:r>
        <w:t>regarding</w:t>
      </w:r>
      <w:r w:rsidRPr="00AF1438">
        <w:t xml:space="preserve"> the experimental nature of the technique and gave consent for inclusion in this study.</w:t>
      </w:r>
    </w:p>
    <w:p w14:paraId="63918E22" w14:textId="77777777" w:rsidR="008E32B5" w:rsidRPr="00AF1438" w:rsidRDefault="008E32B5" w:rsidP="008E32B5">
      <w:pPr>
        <w:spacing w:line="480" w:lineRule="auto"/>
      </w:pPr>
    </w:p>
    <w:p w14:paraId="6206A915" w14:textId="77777777" w:rsidR="008E32B5" w:rsidRPr="00AF1438" w:rsidRDefault="008E32B5" w:rsidP="008E32B5">
      <w:pPr>
        <w:spacing w:line="480" w:lineRule="auto"/>
      </w:pPr>
      <w:r w:rsidRPr="00AF1438">
        <w:t xml:space="preserve">All patients underwent preoperative computed tomographic (CT) scanning to assess aneurysm morphology and elective cases were discussed </w:t>
      </w:r>
      <w:r>
        <w:t xml:space="preserve">and plans agreed </w:t>
      </w:r>
      <w:r w:rsidRPr="00AF1438">
        <w:t xml:space="preserve">at the weekly aortic multidisciplinary meeting. </w:t>
      </w:r>
      <w:r>
        <w:t>C</w:t>
      </w:r>
      <w:r w:rsidRPr="00AF1438">
        <w:t xml:space="preserve">ases were planned using 3-dimensional reconstructive software (3mensio Medical Imaging BV, Bilthoven, Netherlands). </w:t>
      </w:r>
    </w:p>
    <w:p w14:paraId="349178B3" w14:textId="77777777" w:rsidR="008E32B5" w:rsidRPr="00AF1438" w:rsidRDefault="008E32B5" w:rsidP="008E32B5">
      <w:pPr>
        <w:spacing w:line="480" w:lineRule="auto"/>
      </w:pPr>
    </w:p>
    <w:p w14:paraId="4BD03E59" w14:textId="349BD319" w:rsidR="008E32B5" w:rsidRPr="00AF1438" w:rsidRDefault="008E32B5" w:rsidP="008E32B5">
      <w:pPr>
        <w:spacing w:line="480" w:lineRule="auto"/>
      </w:pPr>
      <w:r w:rsidRPr="00AF1438">
        <w:t xml:space="preserve">EVAS was undertaken when aortic morphology fell outside the IFU for conventional EVAR devices, but within the broader IFU for the Nellix device. All infrarenal EVAS cases took place before the </w:t>
      </w:r>
      <w:r>
        <w:t>IFU revision</w:t>
      </w:r>
      <w:r w:rsidRPr="00AF1438">
        <w:t xml:space="preserve"> in December 2016. As </w:t>
      </w:r>
      <w:r>
        <w:t xml:space="preserve">with </w:t>
      </w:r>
      <w:r w:rsidRPr="00AF1438">
        <w:t>many new technologies, as experience and confidence grew within our unit and globally, more challenging an</w:t>
      </w:r>
      <w:r>
        <w:t>eurysms</w:t>
      </w:r>
      <w:r w:rsidRPr="00AF1438">
        <w:t xml:space="preserve"> were treated</w:t>
      </w:r>
      <w:r>
        <w:t>, supported</w:t>
      </w:r>
      <w:r w:rsidRPr="00AF1438">
        <w:t xml:space="preserve"> by promising early results </w:t>
      </w:r>
      <w:r>
        <w:fldChar w:fldCharType="begin">
          <w:fldData xml:space="preserve">PEVuZE5vdGU+PENpdGU+PEF1dGhvcj5LcmlldmluczwvQXV0aG9yPjxZZWFyPjIwMTE8L1llYXI+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</w:fldData>
        </w:fldChar>
      </w:r>
      <w:r>
        <w:instrText xml:space="preserve"> ADDIN EN.CITE </w:instrText>
      </w:r>
      <w:r>
        <w:fldChar w:fldCharType="begin">
          <w:fldData xml:space="preserve">PEVuZE5vdGU+PENpdGU+PEF1dGhvcj5LcmlldmluczwvQXV0aG9yPjxZZWFyPjIwMTE8L1llYXI+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</w:fldData>
        </w:fldChar>
      </w:r>
      <w:r>
        <w:instrText xml:space="preserve"> ADDIN EN.CITE.DATA </w:instrText>
      </w:r>
      <w:r>
        <w:fldChar w:fldCharType="end"/>
      </w:r>
      <w:r>
        <w:fldChar w:fldCharType="separate"/>
      </w:r>
      <w:r>
        <w:rPr>
          <w:noProof/>
        </w:rPr>
        <w:t>(1</w:t>
      </w:r>
      <w:r w:rsidR="00450573">
        <w:rPr>
          <w:noProof/>
        </w:rPr>
        <w:t>3</w:t>
      </w:r>
      <w:r>
        <w:rPr>
          <w:noProof/>
        </w:rPr>
        <w:t>, 1</w:t>
      </w:r>
      <w:r w:rsidR="00450573">
        <w:rPr>
          <w:noProof/>
        </w:rPr>
        <w:t>5-17</w:t>
      </w:r>
      <w:r>
        <w:rPr>
          <w:noProof/>
        </w:rPr>
        <w:t>)</w:t>
      </w:r>
      <w:r>
        <w:fldChar w:fldCharType="end"/>
      </w:r>
      <w:r w:rsidRPr="00AF1438">
        <w:t>.</w:t>
      </w:r>
      <w:r w:rsidR="00BD657D">
        <w:t xml:space="preserve"> EVAS cases were undertaken by 3 main operators in our institution, using identical </w:t>
      </w:r>
      <w:r w:rsidR="00BD657D">
        <w:t>operating procedures. Other than out of hours, all cases were undertaken with 2 consultant surgeons operating together.</w:t>
      </w:r>
    </w:p>
    <w:p w14:paraId="0EF4B593" w14:textId="77777777" w:rsidR="008E32B5" w:rsidRPr="00AF1438" w:rsidRDefault="008E32B5" w:rsidP="008E32B5">
      <w:pPr>
        <w:spacing w:line="480" w:lineRule="auto"/>
      </w:pPr>
    </w:p>
    <w:p w14:paraId="5CE688B0" w14:textId="2185CA4A" w:rsidR="008E32B5" w:rsidRPr="00AF1438" w:rsidRDefault="008E32B5" w:rsidP="008E32B5">
      <w:pPr>
        <w:spacing w:line="480" w:lineRule="auto"/>
      </w:pPr>
      <w:r w:rsidRPr="00AF1438">
        <w:lastRenderedPageBreak/>
        <w:t xml:space="preserve">Early in the study, some cases were treated with EVAS rather than </w:t>
      </w:r>
      <w:r>
        <w:t xml:space="preserve">fenestrated </w:t>
      </w:r>
      <w:r w:rsidRPr="00AF1438">
        <w:t>EVAR or EVAR with chimney grafts (ChEVAR), due to patients being unfit for</w:t>
      </w:r>
      <w:r>
        <w:t xml:space="preserve"> </w:t>
      </w:r>
      <w:r w:rsidRPr="00AF1438">
        <w:t>FEVAR</w:t>
      </w:r>
      <w:r>
        <w:t xml:space="preserve">, </w:t>
      </w:r>
      <w:r w:rsidRPr="00AF1438">
        <w:t>their aneurysms being deemed morphologically unsuitable by the manufacturers</w:t>
      </w:r>
      <w:r>
        <w:t>, or time pressures for symptomatic aneurysms requiring an off-the-shelf solution</w:t>
      </w:r>
      <w:r w:rsidRPr="00AF1438">
        <w:t xml:space="preserve">. ChEVAS was </w:t>
      </w:r>
      <w:r>
        <w:t>planned</w:t>
      </w:r>
      <w:r w:rsidRPr="00AF1438">
        <w:t xml:space="preserve"> where patients were unfit for open surgery, required repair sooner than a custom-made stent could be manufactured, or where the morphology was not considered compatible with FEVAR</w:t>
      </w:r>
      <w:r w:rsidR="00DD2C73">
        <w:t>, most commonly because of severe angulation of the aortic n</w:t>
      </w:r>
      <w:r w:rsidR="00DD2C73">
        <w:t>eck or tortuosity of the access vessels or neck</w:t>
      </w:r>
      <w:r w:rsidRPr="00AF1438">
        <w:t>.</w:t>
      </w:r>
    </w:p>
    <w:p w14:paraId="1316C24C" w14:textId="77777777" w:rsidR="008E32B5" w:rsidRPr="00AF1438" w:rsidRDefault="008E32B5" w:rsidP="008E32B5">
      <w:pPr>
        <w:spacing w:line="480" w:lineRule="auto"/>
      </w:pPr>
    </w:p>
    <w:p w14:paraId="6B28A8D6" w14:textId="34A6DA4A" w:rsidR="008E32B5" w:rsidRPr="00AF1438" w:rsidRDefault="008E32B5" w:rsidP="008E32B5">
      <w:pPr>
        <w:spacing w:line="480" w:lineRule="auto"/>
      </w:pPr>
      <w:r w:rsidRPr="00AF1438">
        <w:t>Reinterventions for type 1a endoleaks evolved during this study. Initially, treatment was embolisation with glue and coils</w:t>
      </w:r>
      <w:r w:rsidRPr="00AF1438">
        <w:fldChar w:fldCharType="begin">
          <w:fldData xml:space="preserve">PEVuZE5vdGU+PENpdGU+PEF1dGhvcj5DaHVuPC9BdXRob3I+PFllYXI+MjAxMzwvWWVhcj48SURU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</w:fldData>
        </w:fldChar>
      </w:r>
      <w:r>
        <w:instrText xml:space="preserve"> ADDIN EN.CITE </w:instrText>
      </w:r>
      <w:r>
        <w:fldChar w:fldCharType="begin">
          <w:fldData xml:space="preserve">PEVuZE5vdGU+PENpdGU+PEF1dGhvcj5DaHVuPC9BdXRob3I+PFllYXI+MjAxMzwvWWVhcj48SURU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</w:fldData>
        </w:fldChar>
      </w:r>
      <w:r>
        <w:instrText xml:space="preserve"> ADDIN EN.CITE.DATA </w:instrText>
      </w:r>
      <w:r>
        <w:fldChar w:fldCharType="end"/>
      </w:r>
      <w:r w:rsidRPr="00AF1438">
        <w:fldChar w:fldCharType="separate"/>
      </w:r>
      <w:r>
        <w:rPr>
          <w:noProof/>
        </w:rPr>
        <w:t>(2</w:t>
      </w:r>
      <w:r w:rsidR="00450573">
        <w:rPr>
          <w:noProof/>
        </w:rPr>
        <w:t>1</w:t>
      </w:r>
      <w:r>
        <w:rPr>
          <w:noProof/>
        </w:rPr>
        <w:t>, 2</w:t>
      </w:r>
      <w:r w:rsidR="00450573">
        <w:rPr>
          <w:noProof/>
        </w:rPr>
        <w:t>2</w:t>
      </w:r>
      <w:r>
        <w:rPr>
          <w:noProof/>
        </w:rPr>
        <w:t>)</w:t>
      </w:r>
      <w:r w:rsidRPr="00AF1438">
        <w:fldChar w:fldCharType="end"/>
      </w:r>
      <w:r>
        <w:t>. A</w:t>
      </w:r>
      <w:r w:rsidRPr="00AF1438">
        <w:t xml:space="preserve">s stent migration </w:t>
      </w:r>
      <w:r>
        <w:t xml:space="preserve">became apparent </w:t>
      </w:r>
      <w:r w:rsidRPr="00AF1438">
        <w:t>as a cause of type 1a endoleak, the use of the Nellix-in-Nellix (NINA) application</w:t>
      </w:r>
      <w:r w:rsidRPr="00AF1438">
        <w:fldChar w:fldCharType="begin">
          <w:fldData xml:space="preserve">PEVuZE5vdGU+PENpdGU+PEF1dGhvcj5Eb25zZWxhYXI8L0F1dGhvcj48WWVhcj4yMDE3PC9ZZWFy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</w:fldData>
        </w:fldChar>
      </w:r>
      <w:r w:rsidRPr="00AF1438">
        <w:instrText xml:space="preserve"> ADDIN EN.CITE </w:instrText>
      </w:r>
      <w:r w:rsidRPr="00AF1438">
        <w:fldChar w:fldCharType="begin">
          <w:fldData xml:space="preserve">PEVuZE5vdGU+PENpdGU+PEF1dGhvcj5Eb25zZWxhYXI8L0F1dGhvcj48WWVhcj4yMDE3PC9ZZWFy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</w:fldData>
        </w:fldChar>
      </w:r>
      <w:r w:rsidRPr="00AF1438">
        <w:instrText xml:space="preserve"> ADDIN EN.CITE.DATA </w:instrText>
      </w:r>
      <w:r w:rsidRPr="00AF1438">
        <w:fldChar w:fldCharType="end"/>
      </w:r>
      <w:r w:rsidRPr="00AF1438">
        <w:fldChar w:fldCharType="separate"/>
      </w:r>
      <w:r w:rsidRPr="00AF1438">
        <w:rPr>
          <w:noProof/>
        </w:rPr>
        <w:t>(2</w:t>
      </w:r>
      <w:r w:rsidR="00450573">
        <w:rPr>
          <w:noProof/>
        </w:rPr>
        <w:t>3</w:t>
      </w:r>
      <w:r w:rsidRPr="00AF1438">
        <w:rPr>
          <w:noProof/>
        </w:rPr>
        <w:t>)</w:t>
      </w:r>
      <w:r w:rsidRPr="00AF1438">
        <w:fldChar w:fldCharType="end"/>
      </w:r>
      <w:r w:rsidRPr="00AF1438">
        <w:t xml:space="preserve"> with or without chimney grafts (ChNINA) was </w:t>
      </w:r>
      <w:r>
        <w:t>used</w:t>
      </w:r>
      <w:r w:rsidRPr="00AF1438">
        <w:t xml:space="preserve"> increasing</w:t>
      </w:r>
      <w:r>
        <w:t>ly</w:t>
      </w:r>
      <w:r w:rsidRPr="00AF1438">
        <w:t xml:space="preserve"> to develop an adequate </w:t>
      </w:r>
      <w:r>
        <w:t xml:space="preserve">proximal </w:t>
      </w:r>
      <w:r w:rsidRPr="00AF1438">
        <w:t>sealing</w:t>
      </w:r>
      <w:r>
        <w:t xml:space="preserve"> zone</w:t>
      </w:r>
      <w:r w:rsidRPr="00AF1438">
        <w:t>. ChEVAS and ChNINA cases were planned to obtain a proximal sealing zone of at least 15 mm of parallel-side</w:t>
      </w:r>
      <w:r>
        <w:t>d</w:t>
      </w:r>
      <w:r w:rsidRPr="00AF1438">
        <w:t xml:space="preserve"> aorta, with a diameter of 20-30 mm. </w:t>
      </w:r>
      <w:r>
        <w:t>Therefore</w:t>
      </w:r>
      <w:r w:rsidR="009C4737">
        <w:t>,</w:t>
      </w:r>
      <w:r w:rsidRPr="00AF1438">
        <w:t xml:space="preserve"> the number of parallel grafts required ranged from one to three. A number of patients underwent graft explanation for endoleak.</w:t>
      </w:r>
    </w:p>
    <w:p w14:paraId="11E201AC" w14:textId="77777777" w:rsidR="008E32B5" w:rsidRPr="00AF1438" w:rsidRDefault="008E32B5" w:rsidP="008E32B5">
      <w:pPr>
        <w:spacing w:line="480" w:lineRule="auto"/>
      </w:pPr>
    </w:p>
    <w:p w14:paraId="2666D490" w14:textId="44E9B257" w:rsidR="008E32B5" w:rsidRPr="00AF1438" w:rsidRDefault="008E32B5" w:rsidP="008E32B5">
      <w:pPr>
        <w:spacing w:line="480" w:lineRule="auto"/>
      </w:pPr>
      <w:r>
        <w:t>Our</w:t>
      </w:r>
      <w:r w:rsidRPr="00AF1438">
        <w:t xml:space="preserve"> EVAS </w:t>
      </w:r>
      <w:r>
        <w:t xml:space="preserve">technique </w:t>
      </w:r>
      <w:r w:rsidRPr="00AF1438">
        <w:t xml:space="preserve">was refined as </w:t>
      </w:r>
      <w:r>
        <w:t>institutional</w:t>
      </w:r>
      <w:r w:rsidRPr="00AF1438">
        <w:t xml:space="preserve"> experience grew and complications were reported globally. </w:t>
      </w:r>
      <w:r w:rsidR="00663E86">
        <w:t>F</w:t>
      </w:r>
      <w:r w:rsidR="001B4D55">
        <w:t xml:space="preserve">ollow-up involved both CT and ultrasound duplex, </w:t>
      </w:r>
      <w:r w:rsidR="00663E86">
        <w:t xml:space="preserve">postoperatively, </w:t>
      </w:r>
      <w:r w:rsidR="001B4D55">
        <w:t>at 3, 6 and 12 months and annually thereafter</w:t>
      </w:r>
      <w:r w:rsidRPr="00AF1438">
        <w:t>. Clinical follow-up was at 6 weeks postoperatively</w:t>
      </w:r>
      <w:r>
        <w:t>,</w:t>
      </w:r>
      <w:r w:rsidRPr="00AF1438">
        <w:t xml:space="preserve"> at which point patients were discharged to surveillance if appropriate. </w:t>
      </w:r>
      <w:r w:rsidR="00DD2C73">
        <w:t>Follow-up CT scans were reviewed by both a specialist a</w:t>
      </w:r>
      <w:r w:rsidR="00DD2C73">
        <w:t xml:space="preserve">ortic interventional radiologist as well as the implanting surgeons. All scans </w:t>
      </w:r>
      <w:r w:rsidR="00663E86">
        <w:t>were</w:t>
      </w:r>
      <w:r w:rsidR="00DD2C73">
        <w:t xml:space="preserve"> re-reviewed as part of our enhanced surveillance programme</w:t>
      </w:r>
      <w:r w:rsidR="00DD2C73">
        <w:t>, detailed below.</w:t>
      </w:r>
    </w:p>
    <w:p w14:paraId="5003B585" w14:textId="37C87CBE" w:rsidR="008E32B5" w:rsidRPr="00AF1438" w:rsidRDefault="008E32B5" w:rsidP="008E32B5">
      <w:pPr>
        <w:spacing w:line="480" w:lineRule="auto"/>
      </w:pPr>
      <w:r w:rsidRPr="00AF1438">
        <w:lastRenderedPageBreak/>
        <w:t xml:space="preserve">Following </w:t>
      </w:r>
      <w:r>
        <w:t xml:space="preserve">global </w:t>
      </w:r>
      <w:r w:rsidRPr="00AF1438">
        <w:t>reports in late 2017 of higher than anticipated failure rates, all surviving patients</w:t>
      </w:r>
      <w:r>
        <w:t xml:space="preserve">, </w:t>
      </w:r>
      <w:r w:rsidRPr="00AF1438">
        <w:t>their general practitioners and referring vascular units were contacted in February 2018 and invited for enhanced surveillance, including CT angiogram</w:t>
      </w:r>
      <w:r>
        <w:t xml:space="preserve"> </w:t>
      </w:r>
      <w:r w:rsidRPr="00AF1438">
        <w:t>and</w:t>
      </w:r>
      <w:r>
        <w:t xml:space="preserve"> </w:t>
      </w:r>
      <w:r w:rsidRPr="00AF1438">
        <w:t xml:space="preserve">further clinical follow-up. This </w:t>
      </w:r>
      <w:r>
        <w:t>formed</w:t>
      </w:r>
      <w:r w:rsidRPr="00AF1438">
        <w:t xml:space="preserve"> part of the UK National Health Service “Duty of Candour” responsibility. The</w:t>
      </w:r>
      <w:r>
        <w:t>se</w:t>
      </w:r>
      <w:r w:rsidRPr="00AF1438">
        <w:t xml:space="preserve"> results have been shared with the UK Medicines and Healthcare products Regulatory Agency</w:t>
      </w:r>
      <w:r w:rsidR="00663E86">
        <w:t xml:space="preserve"> (MHRA)</w:t>
      </w:r>
      <w:r w:rsidRPr="00AF1438">
        <w:t>.</w:t>
      </w:r>
    </w:p>
    <w:p w14:paraId="395797EB" w14:textId="77777777" w:rsidR="008E32B5" w:rsidRPr="00AF1438" w:rsidRDefault="008E32B5" w:rsidP="008E32B5">
      <w:pPr>
        <w:spacing w:line="480" w:lineRule="auto"/>
      </w:pPr>
    </w:p>
    <w:p w14:paraId="706BDBB9" w14:textId="0F44CF8B" w:rsidR="008E32B5" w:rsidRPr="00AF1438" w:rsidRDefault="008E32B5" w:rsidP="008E32B5">
      <w:pPr>
        <w:spacing w:line="480" w:lineRule="auto"/>
      </w:pPr>
      <w:r w:rsidRPr="00AF1438">
        <w:t>In accordance with consensus reporting standards, deaths occurring within 30 days of the procedure were considered aneurysm-related. Endoleaks are described according to established definitions</w:t>
      </w:r>
      <w:r w:rsidRPr="00AF1438">
        <w:fldChar w:fldCharType="begin">
          <w:fldData xml:space="preserve">PEVuZE5vdGU+PENpdGU+PEF1dGhvcj5XaGl0ZTwvQXV0aG9yPjxZZWFyPjE5OTc8L1llYXI+PElE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</w:fldData>
        </w:fldChar>
      </w:r>
      <w:r>
        <w:instrText xml:space="preserve"> ADDIN EN.CITE </w:instrText>
      </w:r>
      <w:r>
        <w:fldChar w:fldCharType="begin">
          <w:fldData xml:space="preserve">PEVuZE5vdGU+PENpdGU+PEF1dGhvcj5XaGl0ZTwvQXV0aG9yPjxZZWFyPjE5OTc8L1llYXI+PElE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</w:fldData>
        </w:fldChar>
      </w:r>
      <w:r>
        <w:instrText xml:space="preserve"> ADDIN EN.CITE.DATA </w:instrText>
      </w:r>
      <w:r>
        <w:fldChar w:fldCharType="end"/>
      </w:r>
      <w:r w:rsidRPr="00AF1438">
        <w:fldChar w:fldCharType="separate"/>
      </w:r>
      <w:r>
        <w:rPr>
          <w:noProof/>
        </w:rPr>
        <w:t>(2</w:t>
      </w:r>
      <w:r w:rsidR="00450573">
        <w:rPr>
          <w:noProof/>
        </w:rPr>
        <w:t>4</w:t>
      </w:r>
      <w:r>
        <w:rPr>
          <w:noProof/>
        </w:rPr>
        <w:t>)</w:t>
      </w:r>
      <w:r w:rsidRPr="00AF1438">
        <w:fldChar w:fldCharType="end"/>
      </w:r>
      <w:r w:rsidRPr="00AF1438">
        <w:t>. The term “</w:t>
      </w:r>
      <w:r w:rsidR="00ED6BE9">
        <w:t>therapeutic failure</w:t>
      </w:r>
      <w:r w:rsidRPr="00AF1438">
        <w:t>” was defined as a composite measure of graft migration &gt;5mm from original implantation, sac expansion &gt;5mm, types 1a and 1b endoleak or secondary rupture</w:t>
      </w:r>
      <w:r w:rsidR="00ED6BE9">
        <w:fldChar w:fldCharType="begin"/>
      </w:r>
      <w:r w:rsidR="00ED6BE9">
        <w:instrText xml:space="preserve"> ADDIN EN.CITE &lt;EndNote&gt;&lt;Cite&gt;&lt;Author&gt;Harrison&lt;/Author&gt;&lt;Year&gt;2018&lt;/Year&gt;&lt;IDText&gt;Editor&amp;apos;s Choice - Mid-term Migration and Device Failure Following Endovascular Aneurysm Sealing with the Nellix Stent Graft System - a Single Centre Experience&lt;/IDText&gt;&lt;DisplayText&gt;(24)&lt;/DisplayText&gt;&lt;record&gt;&lt;dates&gt;&lt;pub-dates&gt;&lt;date&gt;Sep&lt;/date&gt;&lt;/pub-dates&gt;&lt;year&gt;2018&lt;/year&gt;&lt;/dates&gt;&lt;keywords&gt;&lt;keyword&gt;Abdominal aortic aneurysm&lt;/keyword&gt;&lt;keyword&gt;Evas&lt;/keyword&gt;&lt;keyword&gt;Endoleak&lt;/keyword&gt;&lt;keyword&gt;Endovascular sealing&lt;/keyword&gt;&lt;keyword&gt;Graft failure&lt;/keyword&gt;&lt;keyword&gt;Nellix&lt;/keyword&gt;&lt;/keywords&gt;&lt;urls&gt;&lt;related-urls&gt;&lt;url&gt;https://www.ncbi.nlm.nih.gov/pubmed/30190039&lt;/url&gt;&lt;/related-urls&gt;&lt;/urls&gt;&lt;isbn&gt;1532-2165 (Electronic)&amp;#xD;1078-5884 (Linking)&lt;/isbn&gt;&lt;titles&gt;&lt;title&gt;Editor&amp;apos;s Choice - Mid-term Migration and Device Failure Following Endovascular Aneurysm Sealing with the Nellix Stent Graft System - a Single Centre Experience&lt;/title&gt;&lt;secondary-title&gt;Eur J Vasc Endovasc Surg&lt;/secondary-title&gt;&lt;/titles&gt;&lt;pages&gt;342-348&lt;/pages&gt;&lt;number&gt;3&lt;/number&gt;&lt;contributors&gt;&lt;authors&gt;&lt;author&gt;Harrison, S. C.&lt;/author&gt;&lt;author&gt;Winterbottom, A. J.&lt;/author&gt;&lt;author&gt;Coughlin, P. A.&lt;/author&gt;&lt;author&gt;Hayes, P. D.&lt;/author&gt;&lt;author&gt;Boyle, J. R.&lt;/author&gt;&lt;/authors&gt;&lt;/contributors&gt;&lt;edition&gt;2018/09/08&lt;/edition&gt;&lt;added-date format="utc"&gt;1539946589&lt;/added-date&gt;&lt;ref-type name="Journal Article"&gt;17&lt;/ref-type&gt;&lt;auth-address&gt;Division of Vascular and Endovascular Surgery, Addenbrooke&amp;apos;s Hospital, Cambridge University Hospital Trust, Cambridge, UK. Electronic address: seamus.harrison@addenbrookes.nhs.uk.&amp;#xD;Division of Vascular and Endovascular Surgery, Addenbrooke&amp;apos;s Hospital, Cambridge University Hospital Trust, Cambridge, UK.&lt;/auth-address&gt;&lt;rec-number&gt;603&lt;/rec-number&gt;&lt;last-updated-date format="utc"&gt;1539946589&lt;/last-updated-date&gt;&lt;accession-num&gt;30190039&lt;/accession-num&gt;&lt;electronic-resource-num&gt;10.1016/j.ejvs.2018.06.031&lt;/electronic-resource-num&gt;&lt;volume&gt;56&lt;/volume&gt;&lt;/record&gt;&lt;/Cite&gt;&lt;/EndNote&gt;</w:instrText>
      </w:r>
      <w:r w:rsidR="00ED6BE9">
        <w:fldChar w:fldCharType="separate"/>
      </w:r>
      <w:r w:rsidR="00ED6BE9">
        <w:rPr>
          <w:noProof/>
        </w:rPr>
        <w:t>(2</w:t>
      </w:r>
      <w:r w:rsidR="00450573">
        <w:rPr>
          <w:noProof/>
        </w:rPr>
        <w:t>5</w:t>
      </w:r>
      <w:r w:rsidR="00ED6BE9">
        <w:rPr>
          <w:noProof/>
        </w:rPr>
        <w:t>)</w:t>
      </w:r>
      <w:r w:rsidR="00ED6BE9">
        <w:fldChar w:fldCharType="end"/>
      </w:r>
      <w:r w:rsidRPr="00AF1438">
        <w:t>. Reintervention was defined as any procedure undertaken to maintain aneurysm exclusion or ensure distal perfusion, including graft explantation.</w:t>
      </w:r>
    </w:p>
    <w:p w14:paraId="74D941BD" w14:textId="77777777" w:rsidR="008E32B5" w:rsidRPr="00AF1438" w:rsidRDefault="008E32B5" w:rsidP="008E32B5">
      <w:pPr>
        <w:spacing w:line="480" w:lineRule="auto"/>
      </w:pPr>
    </w:p>
    <w:p w14:paraId="4DBBE17A" w14:textId="77777777" w:rsidR="008E32B5" w:rsidRPr="00AF1438" w:rsidRDefault="008E32B5" w:rsidP="008E32B5">
      <w:pPr>
        <w:spacing w:line="480" w:lineRule="auto"/>
      </w:pPr>
      <w:r w:rsidRPr="00AF1438">
        <w:t xml:space="preserve">Normally distributed continuous variables are expressed as mean </w:t>
      </w:r>
      <w:r w:rsidRPr="00AF1438">
        <w:sym w:font="Symbol" w:char="F0B1"/>
      </w:r>
      <w:r w:rsidRPr="00AF1438">
        <w:t xml:space="preserve"> standard deviation, and those not normally distributed are expressed as median and interquartile range (IQR). Categorical variables are expressed as numbers with percentages. Differences between cases treated on and off IFU were assessed using the </w:t>
      </w:r>
      <w:r w:rsidRPr="00AF1438">
        <w:sym w:font="Symbol" w:char="F063"/>
      </w:r>
      <w:r w:rsidRPr="00AF1438">
        <w:rPr>
          <w:vertAlign w:val="superscript"/>
        </w:rPr>
        <w:t>2</w:t>
      </w:r>
      <w:r w:rsidRPr="00AF1438">
        <w:t xml:space="preserve"> or Fisher exact test where appropriate. A P-value less than 0.05 was taken to signify statistical significance. Kaplan-Meier estimates were used to demonstrate freedom from events, with Breslow and log-rank tests being used to analyse differences between curves. Statistical analysis was undertaken using SPSS (SPSS Inc., Chicago, IL) and GraphPad (GraphPad Software Inc., La Jolia, CA). Data were censored on 7 October 2018.</w:t>
      </w:r>
    </w:p>
    <w:p w14:paraId="3BC5DBDD" w14:textId="77777777" w:rsidR="008E32B5" w:rsidRPr="008653A0" w:rsidRDefault="008E32B5" w:rsidP="008E32B5">
      <w:pPr>
        <w:spacing w:line="480" w:lineRule="auto"/>
      </w:pPr>
      <w:r w:rsidRPr="00AF1438">
        <w:br w:type="page"/>
      </w:r>
      <w:r w:rsidRPr="00AF1438">
        <w:rPr>
          <w:b/>
          <w:sz w:val="28"/>
          <w:szCs w:val="28"/>
        </w:rPr>
        <w:lastRenderedPageBreak/>
        <w:t>Results</w:t>
      </w:r>
    </w:p>
    <w:p w14:paraId="30907F42" w14:textId="77777777" w:rsidR="008E32B5" w:rsidRPr="00AF1438" w:rsidRDefault="008E32B5" w:rsidP="008E32B5">
      <w:pPr>
        <w:spacing w:line="480" w:lineRule="auto"/>
      </w:pPr>
      <w:r w:rsidRPr="00AF1438">
        <w:t xml:space="preserve">Between March 2013 and July 2018, 295 EVAS cases were performed in 280 patients. The median follow-up time was 2.4 years (IQR 1.1-3.6 years). </w:t>
      </w:r>
    </w:p>
    <w:p w14:paraId="326ED5E1" w14:textId="77777777" w:rsidR="008E32B5" w:rsidRPr="00AF1438" w:rsidRDefault="008E32B5" w:rsidP="008E32B5">
      <w:pPr>
        <w:spacing w:line="480" w:lineRule="auto"/>
      </w:pPr>
    </w:p>
    <w:p w14:paraId="610FD67A" w14:textId="77777777" w:rsidR="008E32B5" w:rsidRPr="00AF1438" w:rsidRDefault="008E32B5" w:rsidP="008E32B5">
      <w:pPr>
        <w:spacing w:line="480" w:lineRule="auto"/>
      </w:pPr>
      <w:r w:rsidRPr="00AF1438">
        <w:t xml:space="preserve">Attempts were made to contact all surviving patients in February 2018. </w:t>
      </w:r>
      <w:r>
        <w:t xml:space="preserve">For 19 patients it was not possible to </w:t>
      </w:r>
      <w:r w:rsidRPr="00AF1438">
        <w:t>get up to date CT imaging (i.e. within 12 months)</w:t>
      </w:r>
      <w:r>
        <w:t>.</w:t>
      </w:r>
      <w:r w:rsidRPr="00AF1438">
        <w:t xml:space="preserve"> </w:t>
      </w:r>
      <w:r>
        <w:t>O</w:t>
      </w:r>
      <w:r w:rsidRPr="00AF1438">
        <w:t>f these</w:t>
      </w:r>
      <w:r>
        <w:t>,</w:t>
      </w:r>
      <w:r w:rsidRPr="00AF1438">
        <w:t xml:space="preserve"> 14 were referred from other centres and being followed up locally</w:t>
      </w:r>
      <w:r>
        <w:t xml:space="preserve">, </w:t>
      </w:r>
      <w:r w:rsidRPr="00AF1438">
        <w:t xml:space="preserve">and 5 patients local to our unit have not attended for CT scanning despite repeated attempts at contacting them directly and via local hospital and community medical services. NHS data allow us to interrogate whether they are still alive, and, to the best of our knowledge, </w:t>
      </w:r>
      <w:r>
        <w:t>these 19 patients</w:t>
      </w:r>
      <w:r w:rsidRPr="00AF1438">
        <w:t xml:space="preserve"> </w:t>
      </w:r>
      <w:r>
        <w:t>are, although we cannot comment specifically on their graft status.</w:t>
      </w:r>
    </w:p>
    <w:p w14:paraId="37A3F9EF" w14:textId="77777777" w:rsidR="008E32B5" w:rsidRPr="00AF1438" w:rsidRDefault="008E32B5" w:rsidP="008E32B5">
      <w:pPr>
        <w:spacing w:line="480" w:lineRule="auto"/>
      </w:pPr>
    </w:p>
    <w:p w14:paraId="28B82A14" w14:textId="77777777" w:rsidR="008E32B5" w:rsidRPr="00AF1438" w:rsidRDefault="008E32B5" w:rsidP="008E32B5">
      <w:pPr>
        <w:spacing w:line="480" w:lineRule="auto"/>
      </w:pPr>
      <w:r w:rsidRPr="00AF1438">
        <w:t xml:space="preserve">The median age was 74.6 years (IQR 70-81 years). 85.1% were male. </w:t>
      </w:r>
      <w:r>
        <w:t>Median</w:t>
      </w:r>
      <w:r w:rsidRPr="00AF1438">
        <w:t xml:space="preserve"> aortic diameter was 62 mm. (IQR 58.5-69.0 mm).  </w:t>
      </w:r>
      <w:r>
        <w:t>B</w:t>
      </w:r>
      <w:r w:rsidRPr="00AF1438">
        <w:t>aseline characteristics are presented in Table 1.</w:t>
      </w:r>
      <w:r>
        <w:t xml:space="preserve"> </w:t>
      </w:r>
      <w:r w:rsidRPr="00AF1438">
        <w:t xml:space="preserve">The EVAS procedures were mainly </w:t>
      </w:r>
      <w:proofErr w:type="spellStart"/>
      <w:r w:rsidRPr="00AF1438">
        <w:t>infrarenally</w:t>
      </w:r>
      <w:proofErr w:type="spellEnd"/>
      <w:r>
        <w:t>-</w:t>
      </w:r>
      <w:r w:rsidRPr="00AF1438">
        <w:t xml:space="preserve">placed devices </w:t>
      </w:r>
      <w:r>
        <w:t>or</w:t>
      </w:r>
      <w:r w:rsidRPr="00AF1438">
        <w:t xml:space="preserve"> ChEVAS in elective and non-elective settings (</w:t>
      </w:r>
      <w:r>
        <w:t>appendix 2</w:t>
      </w:r>
      <w:r w:rsidRPr="00AF1438">
        <w:t xml:space="preserve">). Smaller numbers of NINA, iliac aneurysm and ruptured aneurysm repairs were undertaken. </w:t>
      </w:r>
    </w:p>
    <w:p w14:paraId="3C331C74" w14:textId="77777777" w:rsidR="008E32B5" w:rsidRPr="00AF1438" w:rsidRDefault="008E32B5" w:rsidP="008E32B5">
      <w:pPr>
        <w:spacing w:line="480" w:lineRule="auto"/>
      </w:pPr>
    </w:p>
    <w:p w14:paraId="0FD76A28" w14:textId="34721BD9" w:rsidR="008E32B5" w:rsidRDefault="00E712E2" w:rsidP="008E32B5">
      <w:pPr>
        <w:spacing w:line="480" w:lineRule="auto"/>
      </w:pPr>
      <w:r>
        <w:t>Across the whole cohort</w:t>
      </w:r>
      <w:r w:rsidR="00ED6BE9">
        <w:t>, in all morphologies</w:t>
      </w:r>
      <w:r>
        <w:t>, 61</w:t>
      </w:r>
      <w:r>
        <w:t>(20.7%)</w:t>
      </w:r>
      <w:r>
        <w:t xml:space="preserve"> cases were undertaken on a non-elective basis</w:t>
      </w:r>
      <w:r>
        <w:t>, 18</w:t>
      </w:r>
      <w:r w:rsidR="00663E86">
        <w:t>/61 (29.5%)</w:t>
      </w:r>
      <w:r>
        <w:t xml:space="preserve"> were for a ruptured aneurysm. </w:t>
      </w:r>
      <w:r w:rsidR="008E32B5" w:rsidRPr="00AF1438">
        <w:t xml:space="preserve">Of the 185 infrarenal EVAS cases, 11 </w:t>
      </w:r>
      <w:r w:rsidR="008E32B5">
        <w:t>treated</w:t>
      </w:r>
      <w:r w:rsidR="008E32B5" w:rsidRPr="00AF1438">
        <w:t xml:space="preserve"> mycotic aneurysms, 8 </w:t>
      </w:r>
      <w:r w:rsidR="008E32B5">
        <w:t>treated</w:t>
      </w:r>
      <w:r w:rsidR="008E32B5" w:rsidRPr="00AF1438">
        <w:t xml:space="preserve"> failing bifurcated EVAR and 4 </w:t>
      </w:r>
      <w:r w:rsidR="008E32B5">
        <w:t>treated</w:t>
      </w:r>
      <w:r w:rsidR="008E32B5" w:rsidRPr="00AF1438">
        <w:t xml:space="preserve"> complications of open aneurysm repair. Of those patients undergoing ChEVAS, 2 had declined open repair, 12 </w:t>
      </w:r>
      <w:r w:rsidR="008E32B5">
        <w:t>had a</w:t>
      </w:r>
      <w:r w:rsidR="008E32B5" w:rsidRPr="00AF1438">
        <w:t xml:space="preserve"> symptomatic </w:t>
      </w:r>
      <w:r w:rsidR="008E32B5">
        <w:t xml:space="preserve">or </w:t>
      </w:r>
      <w:r w:rsidR="008E32B5" w:rsidRPr="00AF1438">
        <w:t xml:space="preserve">ruptured </w:t>
      </w:r>
      <w:r w:rsidR="00ED6BE9">
        <w:t xml:space="preserve">infrarenal </w:t>
      </w:r>
      <w:r w:rsidR="008E32B5" w:rsidRPr="00AF1438">
        <w:t>aneurysm and 48 were morphologically unsuitable for a custom</w:t>
      </w:r>
      <w:r w:rsidR="008E32B5">
        <w:t>-</w:t>
      </w:r>
      <w:r w:rsidR="008E32B5" w:rsidRPr="00AF1438">
        <w:t>made device.</w:t>
      </w:r>
      <w:r w:rsidR="008A4046">
        <w:t xml:space="preserve"> These applications of the EVAS </w:t>
      </w:r>
      <w:r w:rsidR="008A4046">
        <w:lastRenderedPageBreak/>
        <w:t>procedure were outside the IF</w:t>
      </w:r>
      <w:r w:rsidR="008A4046">
        <w:t xml:space="preserve">U, but were undertaken </w:t>
      </w:r>
      <w:r w:rsidR="00ED6BE9">
        <w:t>as</w:t>
      </w:r>
      <w:r w:rsidR="008A4046">
        <w:t xml:space="preserve"> this procedure was considered to be the best endovascular option for these patients who were unfit for open repair.</w:t>
      </w:r>
    </w:p>
    <w:p w14:paraId="5610361B" w14:textId="77777777" w:rsidR="008E32B5" w:rsidRPr="00AF1438" w:rsidRDefault="008E32B5" w:rsidP="008E32B5">
      <w:pPr>
        <w:spacing w:line="480" w:lineRule="auto"/>
      </w:pPr>
    </w:p>
    <w:p w14:paraId="46F87EC7" w14:textId="77777777" w:rsidR="008E32B5" w:rsidRPr="00AF1438" w:rsidRDefault="008E32B5" w:rsidP="008E32B5">
      <w:pPr>
        <w:spacing w:line="480" w:lineRule="auto"/>
        <w:rPr>
          <w:b/>
        </w:rPr>
      </w:pPr>
      <w:r>
        <w:rPr>
          <w:b/>
        </w:rPr>
        <w:t>Overall</w:t>
      </w:r>
      <w:r w:rsidRPr="00AF1438">
        <w:rPr>
          <w:b/>
        </w:rPr>
        <w:t xml:space="preserve"> cohort and mode of presentation</w:t>
      </w:r>
    </w:p>
    <w:p w14:paraId="46247162" w14:textId="77777777" w:rsidR="008E32B5" w:rsidRPr="00AF1438" w:rsidRDefault="008E32B5" w:rsidP="008E32B5">
      <w:pPr>
        <w:spacing w:line="480" w:lineRule="auto"/>
      </w:pPr>
      <w:r>
        <w:t>A</w:t>
      </w:r>
      <w:r w:rsidRPr="00AF1438">
        <w:t xml:space="preserve">cross all indications and modes of presentation, 30-day mortality after EVAS was 3.73%. </w:t>
      </w:r>
      <w:r>
        <w:t>Six of 11 who died within 30 days</w:t>
      </w:r>
      <w:r w:rsidRPr="00AF1438">
        <w:t xml:space="preserve"> had presented with ruptured aneurysms, 3 developed bowel ischaemia postoperatively, 1 patient developed renal haemorrhage following cannulation of the left renal artery during a ChEVAS procedure, and 1 patient died of multi-organ failure following endobag rupture and intravascular polymer leak. </w:t>
      </w:r>
      <w:r>
        <w:t>In the cases of mesenteric ischaemia</w:t>
      </w:r>
      <w:r w:rsidRPr="00AF1438">
        <w:t xml:space="preserve">, there was no evidence </w:t>
      </w:r>
      <w:r>
        <w:t>of</w:t>
      </w:r>
      <w:r w:rsidRPr="00AF1438">
        <w:t xml:space="preserve"> endobag prolapse encroaching on the ostia of the visceral vessels.</w:t>
      </w:r>
    </w:p>
    <w:p w14:paraId="7F1E9550" w14:textId="77777777" w:rsidR="008E32B5" w:rsidRPr="00AF1438" w:rsidRDefault="008E32B5" w:rsidP="008E32B5">
      <w:pPr>
        <w:spacing w:line="480" w:lineRule="auto"/>
      </w:pPr>
    </w:p>
    <w:p w14:paraId="535320A9" w14:textId="634C9705" w:rsidR="008E32B5" w:rsidRPr="00AF1438" w:rsidRDefault="008E32B5" w:rsidP="008E32B5">
      <w:pPr>
        <w:spacing w:line="480" w:lineRule="auto"/>
      </w:pPr>
      <w:r>
        <w:t xml:space="preserve">Across the whole cohort, </w:t>
      </w:r>
      <w:r w:rsidR="009C4737">
        <w:t xml:space="preserve">therapeutic </w:t>
      </w:r>
      <w:r>
        <w:t xml:space="preserve">failure </w:t>
      </w:r>
      <w:r w:rsidRPr="00AF1438">
        <w:t>was observed in 98 cases (33.2%), representing 14.28 graft failures per 100 patient</w:t>
      </w:r>
      <w:r>
        <w:t>-</w:t>
      </w:r>
      <w:r w:rsidRPr="00AF1438">
        <w:t xml:space="preserve">years of follow-up. This was more prevalent 2 years or more after EVAS implantation (Figure 1). Freedom from </w:t>
      </w:r>
      <w:r w:rsidR="009C4737">
        <w:t>therapeutic</w:t>
      </w:r>
      <w:r w:rsidRPr="00AF1438">
        <w:t xml:space="preserve"> failure at median follow-up of 2.42 years was 77.3%. The </w:t>
      </w:r>
      <w:r>
        <w:t xml:space="preserve">overall </w:t>
      </w:r>
      <w:r w:rsidRPr="00AF1438">
        <w:t>incidence of type 2 endoleaks was 3.4%</w:t>
      </w:r>
    </w:p>
    <w:p w14:paraId="3718E450" w14:textId="77777777" w:rsidR="008E32B5" w:rsidRPr="00AF1438" w:rsidRDefault="008E32B5" w:rsidP="008E32B5">
      <w:pPr>
        <w:spacing w:line="480" w:lineRule="auto"/>
      </w:pPr>
    </w:p>
    <w:p w14:paraId="50FBA0A3" w14:textId="3036449A" w:rsidR="008E32B5" w:rsidRPr="00AF1438" w:rsidRDefault="008E32B5" w:rsidP="008E32B5">
      <w:pPr>
        <w:spacing w:line="480" w:lineRule="auto"/>
      </w:pPr>
      <w:r w:rsidRPr="00AF1438">
        <w:t>Secondary aneurysm rupture was seen in 16 cases (5.4%) or 2.33 ruptures per 100 patient</w:t>
      </w:r>
      <w:r>
        <w:t>-</w:t>
      </w:r>
      <w:r w:rsidRPr="00AF1438">
        <w:t>years</w:t>
      </w:r>
      <w:r w:rsidR="00CF5199">
        <w:t>; 2 of these pat</w:t>
      </w:r>
      <w:r w:rsidR="00CF5199">
        <w:t>ients had originally presented with a ruptured aneurysm</w:t>
      </w:r>
      <w:r w:rsidRPr="00AF1438">
        <w:t xml:space="preserve">. </w:t>
      </w:r>
      <w:r w:rsidR="0072395C">
        <w:t>14</w:t>
      </w:r>
      <w:r w:rsidR="0072395C">
        <w:t xml:space="preserve"> patients (87.5%) had </w:t>
      </w:r>
      <w:r w:rsidR="00ED6BE9">
        <w:t>no detected</w:t>
      </w:r>
      <w:r w:rsidR="0072395C">
        <w:t xml:space="preserve"> surveillance</w:t>
      </w:r>
      <w:r w:rsidR="00ED6BE9">
        <w:t xml:space="preserve"> abnormality</w:t>
      </w:r>
      <w:r w:rsidR="0072395C">
        <w:t xml:space="preserve"> </w:t>
      </w:r>
      <w:r w:rsidR="00ED6BE9">
        <w:t xml:space="preserve">on imaging </w:t>
      </w:r>
      <w:r w:rsidR="0072395C">
        <w:t xml:space="preserve">prior to presentation with secondary rupture. Of those 2 who had evidence of </w:t>
      </w:r>
      <w:r w:rsidR="00ED6BE9">
        <w:t>surveillance abnormality</w:t>
      </w:r>
      <w:r w:rsidR="0072395C">
        <w:t>, one had a 5 mm in</w:t>
      </w:r>
      <w:r w:rsidR="0072395C">
        <w:t xml:space="preserve">crease in aneurysm sac size with no associated endoleak detected at any stage, the other patient had a known type 1a endoleak but had become acutely medically unwell since </w:t>
      </w:r>
      <w:r w:rsidR="00ED6BE9">
        <w:t>their</w:t>
      </w:r>
      <w:r w:rsidR="0072395C">
        <w:t xml:space="preserve"> surgery and was </w:t>
      </w:r>
      <w:r w:rsidR="00ED6BE9">
        <w:t xml:space="preserve">deemed </w:t>
      </w:r>
      <w:r w:rsidR="0072395C">
        <w:t>not fit for intervention.</w:t>
      </w:r>
      <w:r w:rsidR="0072395C">
        <w:t xml:space="preserve"> </w:t>
      </w:r>
      <w:r w:rsidRPr="00AF1438">
        <w:t xml:space="preserve">Of these, 9 patients survived, with 8 having undergone reintervention (5 device </w:t>
      </w:r>
      <w:proofErr w:type="spellStart"/>
      <w:r w:rsidRPr="00AF1438">
        <w:t>explantations</w:t>
      </w:r>
      <w:proofErr w:type="spellEnd"/>
      <w:r w:rsidRPr="00AF1438">
        <w:t xml:space="preserve">, 1 proximal extension, 1 proximal and distal </w:t>
      </w:r>
      <w:r w:rsidRPr="00AF1438">
        <w:lastRenderedPageBreak/>
        <w:t>extension and 1 embolisation of type 1a endoleak</w:t>
      </w:r>
      <w:r>
        <w:t>)</w:t>
      </w:r>
      <w:r w:rsidRPr="00AF1438">
        <w:t xml:space="preserve">. The remaining patient had a contained rupture and </w:t>
      </w:r>
      <w:r w:rsidR="00ED6BE9">
        <w:t>wa</w:t>
      </w:r>
      <w:r w:rsidRPr="00AF1438">
        <w:t>s not fit for further reintervention but remains alive</w:t>
      </w:r>
      <w:r w:rsidR="004E0D24">
        <w:t>, with a palliative course of action having been agreed with the patient</w:t>
      </w:r>
      <w:r w:rsidRPr="00AF1438">
        <w:t xml:space="preserve">. Freedom from rupture at median follow-up was 96.4% for all types of presentations, including </w:t>
      </w:r>
      <w:r w:rsidR="00ED6BE9">
        <w:t xml:space="preserve">those presenting with </w:t>
      </w:r>
      <w:r w:rsidRPr="00AF1438">
        <w:t xml:space="preserve">initial aortic rupture. Type 1a endoleak was significantly associated with secondary rupture (P=0.011), whereas </w:t>
      </w:r>
      <w:r w:rsidR="00ED6BE9">
        <w:t xml:space="preserve">in the absence of type 1a, sac expansion, </w:t>
      </w:r>
      <w:r w:rsidRPr="00AF1438">
        <w:t>stent migration and types 1b and 2 endoleak did not show a significant association</w:t>
      </w:r>
      <w:r w:rsidR="00ED6BE9">
        <w:t xml:space="preserve"> with secondary aneurysm rupture</w:t>
      </w:r>
      <w:r w:rsidRPr="00AF1438">
        <w:t>.</w:t>
      </w:r>
    </w:p>
    <w:p w14:paraId="604E634E" w14:textId="77777777" w:rsidR="008E32B5" w:rsidRPr="00AF1438" w:rsidRDefault="008E32B5" w:rsidP="008E32B5">
      <w:pPr>
        <w:spacing w:line="480" w:lineRule="auto"/>
      </w:pPr>
    </w:p>
    <w:p w14:paraId="3A449C3A" w14:textId="77777777" w:rsidR="008E32B5" w:rsidRPr="00AF1438" w:rsidRDefault="008E32B5" w:rsidP="008E32B5">
      <w:pPr>
        <w:spacing w:line="480" w:lineRule="auto"/>
      </w:pPr>
      <w:r w:rsidRPr="00AF1438">
        <w:t xml:space="preserve">In cases </w:t>
      </w:r>
      <w:r>
        <w:t>of</w:t>
      </w:r>
      <w:r w:rsidRPr="00AF1438">
        <w:t xml:space="preserve"> sac expansion, there were significant associations with stent migration, types 1a and 1b endoleak (P&lt;0.0001, &lt;0.0001 and 0.030 respectively) but not with type 2 endoleak.</w:t>
      </w:r>
    </w:p>
    <w:p w14:paraId="752A1E54" w14:textId="77777777" w:rsidR="008E32B5" w:rsidRPr="00AF1438" w:rsidRDefault="008E32B5" w:rsidP="008E32B5">
      <w:pPr>
        <w:spacing w:line="480" w:lineRule="auto"/>
      </w:pPr>
    </w:p>
    <w:p w14:paraId="6BDA84BC" w14:textId="4BD7D05B" w:rsidR="008E32B5" w:rsidRPr="00AF1438" w:rsidRDefault="008E32B5" w:rsidP="008E32B5">
      <w:pPr>
        <w:spacing w:line="480" w:lineRule="auto"/>
      </w:pPr>
      <w:r w:rsidRPr="00AF1438">
        <w:t xml:space="preserve">Kaplan-Meier survival estimates </w:t>
      </w:r>
      <w:r>
        <w:t>of</w:t>
      </w:r>
      <w:r w:rsidRPr="00AF1438">
        <w:t xml:space="preserve"> freedom from complication demonstrated no differences between those treated electively and non-electively (Table </w:t>
      </w:r>
      <w:r>
        <w:t>2</w:t>
      </w:r>
      <w:r w:rsidRPr="00AF1438">
        <w:t xml:space="preserve">). There were no significant differences in the underlying causes of </w:t>
      </w:r>
      <w:r w:rsidR="009C4737">
        <w:t>therapeutic</w:t>
      </w:r>
      <w:r w:rsidR="009C4737" w:rsidRPr="00AF1438">
        <w:t xml:space="preserve"> </w:t>
      </w:r>
      <w:r w:rsidRPr="00AF1438">
        <w:t xml:space="preserve">failure, or of the composite measure of </w:t>
      </w:r>
      <w:r w:rsidR="009C4737">
        <w:t>therapeutic</w:t>
      </w:r>
      <w:r w:rsidR="009C4737" w:rsidRPr="00AF1438">
        <w:t xml:space="preserve"> </w:t>
      </w:r>
      <w:r w:rsidRPr="00AF1438">
        <w:t xml:space="preserve">failure, between elective and non-elective admissions. </w:t>
      </w:r>
      <w:r>
        <w:t>Overall incidence of a</w:t>
      </w:r>
      <w:r w:rsidRPr="00AF1438">
        <w:t xml:space="preserve">ll-cause and aneurysm-related mortality </w:t>
      </w:r>
      <w:r>
        <w:t xml:space="preserve">(ACM and ARM) </w:t>
      </w:r>
      <w:r w:rsidRPr="00AF1438">
        <w:t xml:space="preserve">were significantly </w:t>
      </w:r>
      <w:r>
        <w:t>lower</w:t>
      </w:r>
      <w:r w:rsidRPr="00AF1438">
        <w:t xml:space="preserve"> in those treated </w:t>
      </w:r>
      <w:r>
        <w:t>electively</w:t>
      </w:r>
      <w:r w:rsidRPr="00AF1438">
        <w:t xml:space="preserve"> (p&lt;0.0001 and p=0.001</w:t>
      </w:r>
      <w:r>
        <w:t xml:space="preserve"> respectively</w:t>
      </w:r>
      <w:r w:rsidRPr="00AF1438">
        <w:t xml:space="preserve">). </w:t>
      </w:r>
    </w:p>
    <w:p w14:paraId="392302D4" w14:textId="77777777" w:rsidR="008E32B5" w:rsidRPr="00AF1438" w:rsidRDefault="008E32B5" w:rsidP="008E32B5">
      <w:pPr>
        <w:spacing w:line="480" w:lineRule="auto"/>
      </w:pPr>
    </w:p>
    <w:p w14:paraId="0F305377" w14:textId="77777777" w:rsidR="008E32B5" w:rsidRDefault="008E32B5" w:rsidP="008E32B5">
      <w:pPr>
        <w:spacing w:line="480" w:lineRule="auto"/>
      </w:pPr>
      <w:r>
        <w:t>Graft-related</w:t>
      </w:r>
      <w:r w:rsidRPr="00AF1438">
        <w:t xml:space="preserve"> complications occurred in greater number</w:t>
      </w:r>
      <w:r>
        <w:t>s</w:t>
      </w:r>
      <w:r w:rsidRPr="00AF1438">
        <w:t xml:space="preserve"> 2 years or more after implantation. Reintervention was performed in 71 cases (24.1%) at a rate of 10.34 per 100 patient</w:t>
      </w:r>
      <w:r>
        <w:t>-</w:t>
      </w:r>
      <w:r w:rsidRPr="00AF1438">
        <w:t>years. At 5 years</w:t>
      </w:r>
      <w:r>
        <w:t>,</w:t>
      </w:r>
      <w:r w:rsidRPr="00AF1438">
        <w:t xml:space="preserve"> the freedom from reintervention for </w:t>
      </w:r>
      <w:r>
        <w:t>elective</w:t>
      </w:r>
      <w:r w:rsidRPr="00AF1438">
        <w:t xml:space="preserve"> cases was 62.6%. Freedom from ACM </w:t>
      </w:r>
      <w:r>
        <w:t xml:space="preserve">and ARM </w:t>
      </w:r>
      <w:r w:rsidRPr="00AF1438">
        <w:t>was 57.6% and 85.6% at 5 years.</w:t>
      </w:r>
    </w:p>
    <w:p w14:paraId="4BFEA48B" w14:textId="77777777" w:rsidR="008E32B5" w:rsidRDefault="008E32B5" w:rsidP="008E32B5">
      <w:pPr>
        <w:spacing w:line="480" w:lineRule="auto"/>
      </w:pPr>
    </w:p>
    <w:p w14:paraId="02FB37B3" w14:textId="04E39E4F" w:rsidR="008E32B5" w:rsidRPr="00AF1438" w:rsidRDefault="008E32B5" w:rsidP="008E32B5">
      <w:pPr>
        <w:spacing w:line="480" w:lineRule="auto"/>
      </w:pPr>
      <w:r>
        <w:t xml:space="preserve">Of the surviving 189 patients, 13 have been discharged from follow-up, because of increasing physical frailty and the difficulty faced in travelling for appointments. Decisions were taken </w:t>
      </w:r>
      <w:r>
        <w:lastRenderedPageBreak/>
        <w:t xml:space="preserve">with the patients, following face-to-face discussion. Of these 13 patients, 6 have features of </w:t>
      </w:r>
      <w:r w:rsidR="009C4737">
        <w:t>therapeut</w:t>
      </w:r>
      <w:r w:rsidR="009C4737">
        <w:t>ic</w:t>
      </w:r>
      <w:r w:rsidR="009C4737">
        <w:t xml:space="preserve"> </w:t>
      </w:r>
      <w:r>
        <w:t>failure and a bilateral decision has been taken not to attempt further reintervention.</w:t>
      </w:r>
    </w:p>
    <w:p w14:paraId="7A948146" w14:textId="77777777" w:rsidR="008E32B5" w:rsidRPr="00AF1438" w:rsidRDefault="008E32B5" w:rsidP="008E32B5">
      <w:pPr>
        <w:spacing w:line="480" w:lineRule="auto"/>
      </w:pPr>
    </w:p>
    <w:p w14:paraId="2E3063ED" w14:textId="77777777" w:rsidR="008E32B5" w:rsidRPr="00AF1438" w:rsidRDefault="008E32B5" w:rsidP="008E32B5">
      <w:pPr>
        <w:spacing w:line="480" w:lineRule="auto"/>
        <w:jc w:val="both"/>
      </w:pPr>
    </w:p>
    <w:p w14:paraId="1176517E" w14:textId="77777777" w:rsidR="008E32B5" w:rsidRPr="008653A0" w:rsidRDefault="008E32B5" w:rsidP="008E32B5">
      <w:pPr>
        <w:spacing w:line="480" w:lineRule="auto"/>
        <w:rPr>
          <w:b/>
        </w:rPr>
      </w:pPr>
      <w:r w:rsidRPr="00AF1438">
        <w:rPr>
          <w:b/>
        </w:rPr>
        <w:t>Infrarenal EVAS</w:t>
      </w:r>
    </w:p>
    <w:p w14:paraId="032112D0" w14:textId="0D48486A" w:rsidR="008E32B5" w:rsidRPr="00AF1438" w:rsidRDefault="008E32B5" w:rsidP="008E32B5">
      <w:pPr>
        <w:spacing w:line="480" w:lineRule="auto"/>
        <w:jc w:val="both"/>
      </w:pPr>
      <w:r w:rsidRPr="00AF1438">
        <w:t>EVAS was performed for 185 intact infrarenal aneurysms</w:t>
      </w:r>
      <w:r>
        <w:t>;</w:t>
      </w:r>
      <w:r w:rsidRPr="00AF1438">
        <w:t xml:space="preserve"> 160 elective and 25 non-</w:t>
      </w:r>
      <w:proofErr w:type="gramStart"/>
      <w:r w:rsidRPr="00AF1438">
        <w:t>elective</w:t>
      </w:r>
      <w:proofErr w:type="gramEnd"/>
      <w:r w:rsidRPr="00AF1438">
        <w:t xml:space="preserve">. Non-elective cases were for symptomatic or </w:t>
      </w:r>
      <w:r w:rsidR="00BB584D">
        <w:t>ruptured</w:t>
      </w:r>
      <w:r w:rsidRPr="00AF1438">
        <w:t xml:space="preserve"> aneurysms</w:t>
      </w:r>
      <w:r w:rsidR="00BB584D">
        <w:t xml:space="preserve"> (which are discussed separately)</w:t>
      </w:r>
      <w:r w:rsidRPr="00AF1438">
        <w:t xml:space="preserve">. Thirty-day mortality was 0.54% and </w:t>
      </w:r>
      <w:r>
        <w:t>represents</w:t>
      </w:r>
      <w:r w:rsidRPr="00AF1438">
        <w:t xml:space="preserve"> a single </w:t>
      </w:r>
      <w:r>
        <w:t>patient</w:t>
      </w:r>
      <w:r w:rsidRPr="00AF1438">
        <w:t xml:space="preserve"> who died on postoperative day 19, following discharge from hospital. </w:t>
      </w:r>
    </w:p>
    <w:p w14:paraId="26DB6658" w14:textId="77777777" w:rsidR="008E32B5" w:rsidRPr="00AF1438" w:rsidRDefault="008E32B5" w:rsidP="008E32B5">
      <w:pPr>
        <w:spacing w:line="480" w:lineRule="auto"/>
        <w:jc w:val="both"/>
      </w:pPr>
    </w:p>
    <w:p w14:paraId="49F1FAF6" w14:textId="22948436" w:rsidR="008E32B5" w:rsidRPr="00AF1438" w:rsidRDefault="008E32B5" w:rsidP="008E32B5">
      <w:pPr>
        <w:spacing w:line="480" w:lineRule="auto"/>
        <w:jc w:val="both"/>
      </w:pPr>
      <w:r w:rsidRPr="00AF1438">
        <w:t xml:space="preserve">Median follow-up was 2.67 years (IQR 1.54-3.84 years). </w:t>
      </w:r>
      <w:r w:rsidR="009C4737">
        <w:t>Therapeutic</w:t>
      </w:r>
      <w:r w:rsidR="009C4737" w:rsidRPr="00AF1438">
        <w:t xml:space="preserve"> </w:t>
      </w:r>
      <w:r w:rsidRPr="00AF1438">
        <w:t>failure occurred in 73/185 cases (39.5%), at a rate of 14.83 per 100 patient</w:t>
      </w:r>
      <w:r>
        <w:t>-</w:t>
      </w:r>
      <w:r w:rsidRPr="00AF1438">
        <w:t xml:space="preserve">years. Freedom from </w:t>
      </w:r>
      <w:r w:rsidR="009C4737">
        <w:t>therapeutic</w:t>
      </w:r>
      <w:r w:rsidR="009C4737" w:rsidRPr="00AF1438">
        <w:t xml:space="preserve"> </w:t>
      </w:r>
      <w:r w:rsidRPr="00AF1438">
        <w:t>failure at 2.67 and 5 years was 77.77% and 30.64% respectively. Eleven secondary ruptures occurred (5.9%) at a rate of 2.44 per 100 patient</w:t>
      </w:r>
      <w:r>
        <w:t>-</w:t>
      </w:r>
      <w:r w:rsidRPr="00AF1438">
        <w:t xml:space="preserve">years. Ruptures occurred at a median of 2.42 years post procedure, and only one occurred within a year of the index procedure. Kaplan-Meier survival estimates </w:t>
      </w:r>
      <w:r>
        <w:t>of</w:t>
      </w:r>
      <w:r w:rsidRPr="00AF1438">
        <w:t xml:space="preserve"> freedom from complications are shown in table </w:t>
      </w:r>
      <w:r>
        <w:t>2</w:t>
      </w:r>
      <w:r w:rsidRPr="00AF1438">
        <w:t>.</w:t>
      </w:r>
    </w:p>
    <w:p w14:paraId="63359AAA" w14:textId="77777777" w:rsidR="008E32B5" w:rsidRPr="00AF1438" w:rsidRDefault="008E32B5" w:rsidP="008E32B5">
      <w:pPr>
        <w:spacing w:line="480" w:lineRule="auto"/>
        <w:jc w:val="both"/>
      </w:pPr>
    </w:p>
    <w:p w14:paraId="1A7B49CC" w14:textId="77777777" w:rsidR="008E32B5" w:rsidRPr="00AF1438" w:rsidRDefault="008E32B5" w:rsidP="008E32B5">
      <w:pPr>
        <w:spacing w:line="480" w:lineRule="auto"/>
        <w:jc w:val="both"/>
      </w:pPr>
      <w:r w:rsidRPr="00AF1438">
        <w:t xml:space="preserve">Freedom from reintervention was 80.5% and 52.3% at 2.67 and 5 years. Freedom from </w:t>
      </w:r>
      <w:r>
        <w:t>ACM and ARM</w:t>
      </w:r>
      <w:r w:rsidRPr="00AF1438">
        <w:t xml:space="preserve"> was 79.2% and 58.1%</w:t>
      </w:r>
      <w:r>
        <w:t xml:space="preserve">, and </w:t>
      </w:r>
      <w:r w:rsidRPr="00AF1438">
        <w:t>95.6% and 87.0% at 2.67 and 5 years</w:t>
      </w:r>
      <w:r>
        <w:t>.</w:t>
      </w:r>
    </w:p>
    <w:p w14:paraId="06CAC904" w14:textId="77777777" w:rsidR="008E32B5" w:rsidRPr="00AF1438" w:rsidRDefault="008E32B5" w:rsidP="008E32B5">
      <w:pPr>
        <w:spacing w:line="480" w:lineRule="auto"/>
        <w:jc w:val="both"/>
      </w:pPr>
    </w:p>
    <w:p w14:paraId="2C8E50E2" w14:textId="7F49D270" w:rsidR="008E32B5" w:rsidRPr="00AF1438" w:rsidRDefault="008E32B5" w:rsidP="008E32B5">
      <w:pPr>
        <w:spacing w:line="480" w:lineRule="auto"/>
        <w:jc w:val="both"/>
      </w:pPr>
      <w:r>
        <w:t>Over</w:t>
      </w:r>
      <w:r w:rsidRPr="00AF1438">
        <w:t xml:space="preserve"> 80% of aneurysms </w:t>
      </w:r>
      <w:r>
        <w:t>fell</w:t>
      </w:r>
      <w:r w:rsidRPr="00AF1438">
        <w:t xml:space="preserve"> outside the IFUs </w:t>
      </w:r>
      <w:r>
        <w:t>for</w:t>
      </w:r>
      <w:r w:rsidRPr="00AF1438">
        <w:t xml:space="preserve"> conventional bifurcated </w:t>
      </w:r>
      <w:r w:rsidR="00072064">
        <w:t xml:space="preserve">EVAR </w:t>
      </w:r>
      <w:r w:rsidRPr="00AF1438">
        <w:t xml:space="preserve">devices. </w:t>
      </w:r>
      <w:r>
        <w:t>M</w:t>
      </w:r>
      <w:r w:rsidRPr="00AF1438">
        <w:t xml:space="preserve">orphology </w:t>
      </w:r>
      <w:r>
        <w:t>in</w:t>
      </w:r>
      <w:r w:rsidRPr="00AF1438">
        <w:t xml:space="preserve"> 91/185 cases (49.2%) fell within the original (2013) </w:t>
      </w:r>
      <w:r w:rsidR="00072064">
        <w:t xml:space="preserve">Nellix </w:t>
      </w:r>
      <w:r w:rsidRPr="00AF1438">
        <w:t xml:space="preserve">IFU, whereas only 34/185 (18.4%) aneurysms fell within the revised (2016) </w:t>
      </w:r>
      <w:r w:rsidR="00072064">
        <w:t xml:space="preserve">Nellix </w:t>
      </w:r>
      <w:r w:rsidRPr="00AF1438">
        <w:t xml:space="preserve">IFU. Compliance with the 2016 IFU did not </w:t>
      </w:r>
      <w:r w:rsidR="00072064">
        <w:t xml:space="preserve">appear to </w:t>
      </w:r>
      <w:r w:rsidRPr="00AF1438">
        <w:t xml:space="preserve">reduce complications or </w:t>
      </w:r>
      <w:r w:rsidR="009C4737">
        <w:t>therapeutic</w:t>
      </w:r>
      <w:r w:rsidR="009C4737" w:rsidRPr="00AF1438">
        <w:t xml:space="preserve"> </w:t>
      </w:r>
      <w:r w:rsidRPr="00AF1438">
        <w:t xml:space="preserve">failure rates (Table </w:t>
      </w:r>
      <w:r>
        <w:t>2</w:t>
      </w:r>
      <w:r w:rsidRPr="00AF1438">
        <w:t>).</w:t>
      </w:r>
      <w:r>
        <w:t xml:space="preserve"> </w:t>
      </w:r>
      <w:r w:rsidRPr="00AF1438">
        <w:lastRenderedPageBreak/>
        <w:t xml:space="preserve">Conversely, those outside the 2013 IFU fared less well in follow-up than those </w:t>
      </w:r>
      <w:r>
        <w:t>within</w:t>
      </w:r>
      <w:r w:rsidRPr="00AF1438">
        <w:t xml:space="preserve">. This was seen most noticeably in the formation of </w:t>
      </w:r>
      <w:r>
        <w:t>t</w:t>
      </w:r>
      <w:r w:rsidRPr="00AF1438">
        <w:t>ype 1a endoleaks (p=0.010), ACM (p=0.007)</w:t>
      </w:r>
      <w:r>
        <w:t xml:space="preserve"> </w:t>
      </w:r>
      <w:r w:rsidRPr="00AF1438">
        <w:t xml:space="preserve">and ARM (p=0.006). There were no significant differences seen in secondary rupture, </w:t>
      </w:r>
      <w:r w:rsidR="009C4737">
        <w:t>therapeutic</w:t>
      </w:r>
      <w:r w:rsidR="009C4737" w:rsidRPr="00AF1438">
        <w:t xml:space="preserve"> </w:t>
      </w:r>
      <w:r w:rsidRPr="00AF1438">
        <w:t>failure or reinterventions.</w:t>
      </w:r>
    </w:p>
    <w:p w14:paraId="6AC1AAF1" w14:textId="77777777" w:rsidR="008E32B5" w:rsidRPr="00AF1438" w:rsidRDefault="008E32B5" w:rsidP="008E32B5">
      <w:pPr>
        <w:spacing w:line="480" w:lineRule="auto"/>
        <w:jc w:val="both"/>
      </w:pPr>
    </w:p>
    <w:p w14:paraId="22C7CC46" w14:textId="02FB47CC" w:rsidR="008E32B5" w:rsidRPr="00AF1438" w:rsidRDefault="009C4737" w:rsidP="008E32B5">
      <w:pPr>
        <w:spacing w:line="480" w:lineRule="auto"/>
        <w:jc w:val="both"/>
      </w:pPr>
      <w:r>
        <w:t>Therapeutic</w:t>
      </w:r>
      <w:r w:rsidRPr="00AF1438">
        <w:t xml:space="preserve"> </w:t>
      </w:r>
      <w:r w:rsidR="008E32B5" w:rsidRPr="00AF1438">
        <w:t xml:space="preserve">failure was more common 2 years or more after implantation (Figure </w:t>
      </w:r>
      <w:r w:rsidR="008E32B5">
        <w:t>1</w:t>
      </w:r>
      <w:r w:rsidR="008E32B5" w:rsidRPr="00AF1438">
        <w:t>). Secondary</w:t>
      </w:r>
      <w:r w:rsidR="008E32B5">
        <w:t xml:space="preserve"> </w:t>
      </w:r>
      <w:r w:rsidR="008E32B5" w:rsidRPr="00AF1438">
        <w:t xml:space="preserve">rupture appeared to be effectively prevented by timely reintervention when signs of </w:t>
      </w:r>
      <w:r>
        <w:t>therapeutic</w:t>
      </w:r>
      <w:r w:rsidRPr="00AF1438">
        <w:t xml:space="preserve"> </w:t>
      </w:r>
      <w:r w:rsidR="008E32B5" w:rsidRPr="00AF1438">
        <w:t xml:space="preserve">failure were detected. Fifteen of the 19 cases of graft migration were subsequently treated with </w:t>
      </w:r>
      <w:r w:rsidR="008E32B5">
        <w:t>NINA</w:t>
      </w:r>
      <w:r w:rsidR="008E32B5" w:rsidRPr="00AF1438">
        <w:t xml:space="preserve">. </w:t>
      </w:r>
    </w:p>
    <w:p w14:paraId="65F46268" w14:textId="77777777" w:rsidR="008E32B5" w:rsidRPr="00AF1438" w:rsidRDefault="008E32B5" w:rsidP="008E32B5">
      <w:pPr>
        <w:spacing w:line="480" w:lineRule="auto"/>
      </w:pPr>
    </w:p>
    <w:p w14:paraId="6B702CD6" w14:textId="77777777" w:rsidR="008E32B5" w:rsidRPr="00AF1438" w:rsidRDefault="008E32B5" w:rsidP="008E32B5">
      <w:pPr>
        <w:spacing w:line="480" w:lineRule="auto"/>
        <w:rPr>
          <w:sz w:val="20"/>
          <w:szCs w:val="20"/>
        </w:rPr>
      </w:pPr>
    </w:p>
    <w:p w14:paraId="4974EDA6" w14:textId="77777777" w:rsidR="008E32B5" w:rsidRPr="008653A0" w:rsidRDefault="008E32B5" w:rsidP="008E32B5">
      <w:pPr>
        <w:spacing w:line="480" w:lineRule="auto"/>
        <w:rPr>
          <w:b/>
        </w:rPr>
      </w:pPr>
      <w:r w:rsidRPr="00AF1438">
        <w:rPr>
          <w:b/>
        </w:rPr>
        <w:t xml:space="preserve">Chimney EVAS </w:t>
      </w:r>
    </w:p>
    <w:p w14:paraId="25CDE654" w14:textId="28241549" w:rsidR="008E32B5" w:rsidRPr="00AF1438" w:rsidRDefault="008E32B5" w:rsidP="008E32B5">
      <w:pPr>
        <w:spacing w:line="480" w:lineRule="auto"/>
      </w:pPr>
      <w:r>
        <w:t>ChEVAS</w:t>
      </w:r>
      <w:r w:rsidRPr="00AF1438">
        <w:t xml:space="preserve"> was undertaken in 79 cases</w:t>
      </w:r>
      <w:r>
        <w:t>;</w:t>
      </w:r>
      <w:r w:rsidRPr="00AF1438">
        <w:t xml:space="preserve"> </w:t>
      </w:r>
      <w:r>
        <w:t>73</w:t>
      </w:r>
      <w:r w:rsidRPr="00AF1438">
        <w:t xml:space="preserve"> </w:t>
      </w:r>
      <w:r>
        <w:t>treated</w:t>
      </w:r>
      <w:r w:rsidRPr="00AF1438">
        <w:t xml:space="preserve"> intact juxta- and suprarenal aneurysms and 6 </w:t>
      </w:r>
      <w:r>
        <w:t>treated</w:t>
      </w:r>
      <w:r w:rsidRPr="00AF1438">
        <w:t xml:space="preserve"> ruptured aneurysms (Table </w:t>
      </w:r>
      <w:r>
        <w:t>3</w:t>
      </w:r>
      <w:r w:rsidRPr="00AF1438">
        <w:t xml:space="preserve">). </w:t>
      </w:r>
      <w:r>
        <w:t>In 2</w:t>
      </w:r>
      <w:r w:rsidRPr="00AF1438">
        <w:t>3 cases the aneurysm</w:t>
      </w:r>
      <w:r w:rsidR="00F81E91">
        <w:t>s</w:t>
      </w:r>
      <w:r w:rsidRPr="00AF1438">
        <w:t xml:space="preserve"> w</w:t>
      </w:r>
      <w:r w:rsidR="00072064">
        <w:t>ere considered</w:t>
      </w:r>
      <w:r w:rsidRPr="00AF1438">
        <w:t xml:space="preserve"> unsuitable for a custom-made device </w:t>
      </w:r>
      <w:r w:rsidR="00072064">
        <w:t>by</w:t>
      </w:r>
      <w:r w:rsidR="00072064">
        <w:t xml:space="preserve"> the multi-disciplinary team </w:t>
      </w:r>
      <w:r w:rsidRPr="00AF1438">
        <w:t xml:space="preserve">and </w:t>
      </w:r>
      <w:r>
        <w:t xml:space="preserve">in </w:t>
      </w:r>
      <w:r w:rsidRPr="00AF1438">
        <w:t>22</w:t>
      </w:r>
      <w:r>
        <w:t>,</w:t>
      </w:r>
      <w:r w:rsidRPr="00AF1438">
        <w:t xml:space="preserve"> </w:t>
      </w:r>
      <w:r>
        <w:t xml:space="preserve">the </w:t>
      </w:r>
      <w:r w:rsidRPr="00AF1438">
        <w:t>aneurysm required urgent treatment. Twenty-two cases were revisions of previous aneurysm repairs (10 EVAR, 9 EVAS and 3 open repairs).</w:t>
      </w:r>
      <w:r>
        <w:t xml:space="preserve"> </w:t>
      </w:r>
      <w:r w:rsidRPr="00AF1438">
        <w:t>Thirty-three cases employed a single chimney, 26 cases two chimney</w:t>
      </w:r>
      <w:r>
        <w:t xml:space="preserve">s </w:t>
      </w:r>
      <w:r w:rsidRPr="00AF1438">
        <w:t>and 20 three chimney</w:t>
      </w:r>
      <w:r>
        <w:t>s.</w:t>
      </w:r>
      <w:r w:rsidR="00D71E75">
        <w:t xml:space="preserve"> Target vessel patency is 98.5%.</w:t>
      </w:r>
    </w:p>
    <w:p w14:paraId="6709E301" w14:textId="77777777" w:rsidR="008E32B5" w:rsidRPr="00AF1438" w:rsidRDefault="008E32B5" w:rsidP="008E32B5">
      <w:pPr>
        <w:spacing w:line="480" w:lineRule="auto"/>
        <w:rPr>
          <w:sz w:val="20"/>
          <w:szCs w:val="20"/>
        </w:rPr>
      </w:pPr>
    </w:p>
    <w:p w14:paraId="015689F0" w14:textId="58AE8476" w:rsidR="008E32B5" w:rsidRPr="00AF1438" w:rsidRDefault="008E32B5" w:rsidP="008E32B5">
      <w:pPr>
        <w:spacing w:line="480" w:lineRule="auto"/>
      </w:pPr>
      <w:r w:rsidRPr="00AF1438">
        <w:t xml:space="preserve">The 30-day mortality rate for ChEVAS for an intact aneurysm was 4.11% (3/73 cases). </w:t>
      </w:r>
      <w:r>
        <w:t>O</w:t>
      </w:r>
      <w:r w:rsidRPr="00AF1438">
        <w:t xml:space="preserve">ne was due to mesenteric ischaemia, one to renal haemorrhage and a third to multiple organ failure </w:t>
      </w:r>
      <w:r w:rsidR="00072064">
        <w:t>following</w:t>
      </w:r>
      <w:r w:rsidRPr="00AF1438">
        <w:t xml:space="preserve"> endobag rupture and polymer leak. </w:t>
      </w:r>
    </w:p>
    <w:p w14:paraId="6FF6773A" w14:textId="77777777" w:rsidR="008E32B5" w:rsidRPr="00AF1438" w:rsidRDefault="008E32B5" w:rsidP="008E32B5">
      <w:pPr>
        <w:spacing w:line="480" w:lineRule="auto"/>
      </w:pPr>
    </w:p>
    <w:p w14:paraId="5D48F15E" w14:textId="5B3558B1" w:rsidR="008E32B5" w:rsidRDefault="008E32B5" w:rsidP="008E32B5">
      <w:pPr>
        <w:spacing w:line="480" w:lineRule="auto"/>
      </w:pPr>
      <w:r w:rsidRPr="00AF1438">
        <w:t>Two secondary ruptures occurred following ChEVAS (5.9%), both two years postoperatively, at a rate of 1.36 per 100 patient</w:t>
      </w:r>
      <w:r>
        <w:t>-</w:t>
      </w:r>
      <w:r w:rsidRPr="00AF1438">
        <w:t xml:space="preserve">years. Freedom from secondary rupture was 97.6% and 91.2% at 2 and 4 years respectively. Freedom from </w:t>
      </w:r>
      <w:r>
        <w:t>ACM</w:t>
      </w:r>
      <w:r w:rsidRPr="00AF1438">
        <w:t xml:space="preserve"> was 81.5% and 73.1% </w:t>
      </w:r>
      <w:r w:rsidRPr="00AF1438">
        <w:lastRenderedPageBreak/>
        <w:t>at 2 and 4 years</w:t>
      </w:r>
      <w:r>
        <w:t xml:space="preserve"> (p=0.533, Figure </w:t>
      </w:r>
      <w:r w:rsidR="00930AE1">
        <w:t>2</w:t>
      </w:r>
      <w:r>
        <w:t>)</w:t>
      </w:r>
      <w:r w:rsidRPr="00AF1438">
        <w:t xml:space="preserve"> and freedom from </w:t>
      </w:r>
      <w:r>
        <w:t>ARM</w:t>
      </w:r>
      <w:r w:rsidRPr="00AF1438">
        <w:t xml:space="preserve"> was 90.9% and 86.8% at 2 and 4 years. </w:t>
      </w:r>
      <w:r>
        <w:t>ACM</w:t>
      </w:r>
      <w:r w:rsidRPr="00AF1438">
        <w:t xml:space="preserve"> was significantly greater in patients treated </w:t>
      </w:r>
      <w:r>
        <w:t>non-electively</w:t>
      </w:r>
      <w:r w:rsidRPr="00AF1438">
        <w:t xml:space="preserve"> (P=0.017) (Figure </w:t>
      </w:r>
      <w:r w:rsidR="00930AE1">
        <w:t>3</w:t>
      </w:r>
      <w:r w:rsidRPr="00AF1438">
        <w:t xml:space="preserve">). </w:t>
      </w:r>
      <w:r>
        <w:t>There was a trend towards higher secondary aneurysm rupture rates in those patients treated with more chimneys (freedom from secondary rupture at 4 years 100% 1 chimney, 94.7% 2 chimneys, and 83.3% 3 chimneys; p=0.093).</w:t>
      </w:r>
    </w:p>
    <w:p w14:paraId="52608DEC" w14:textId="77777777" w:rsidR="008E32B5" w:rsidRDefault="008E32B5" w:rsidP="008E32B5">
      <w:pPr>
        <w:spacing w:line="480" w:lineRule="auto"/>
      </w:pPr>
    </w:p>
    <w:p w14:paraId="5D316A5A" w14:textId="77777777" w:rsidR="008E32B5" w:rsidRDefault="008E32B5" w:rsidP="008E32B5">
      <w:pPr>
        <w:spacing w:line="480" w:lineRule="auto"/>
      </w:pPr>
      <w:r w:rsidRPr="00AF1438">
        <w:t xml:space="preserve">The difference in mortality between elective and non-elective cases occurred in the post-operative period, after which the survival trajectory was the same. Table </w:t>
      </w:r>
      <w:r>
        <w:t>3</w:t>
      </w:r>
      <w:r w:rsidRPr="00AF1438">
        <w:t xml:space="preserve"> shows survival estimates for freedom without complications according to the number of chimneys deployed.</w:t>
      </w:r>
    </w:p>
    <w:p w14:paraId="4BC9F3CF" w14:textId="77777777" w:rsidR="008E32B5" w:rsidRDefault="008E32B5" w:rsidP="008E32B5">
      <w:pPr>
        <w:spacing w:line="480" w:lineRule="auto"/>
      </w:pPr>
    </w:p>
    <w:p w14:paraId="1D9B225F" w14:textId="7AEEE2D9" w:rsidR="008E32B5" w:rsidRDefault="009C4737" w:rsidP="008E32B5">
      <w:pPr>
        <w:spacing w:line="480" w:lineRule="auto"/>
      </w:pPr>
      <w:r>
        <w:t>Therapeutic</w:t>
      </w:r>
      <w:r w:rsidRPr="00AF1438">
        <w:t xml:space="preserve"> </w:t>
      </w:r>
      <w:r w:rsidR="008E32B5" w:rsidRPr="00AF1438">
        <w:t xml:space="preserve">failure </w:t>
      </w:r>
      <w:r w:rsidR="008E32B5">
        <w:t>occurred</w:t>
      </w:r>
      <w:r w:rsidR="008E32B5" w:rsidRPr="00AF1438">
        <w:t xml:space="preserve"> in 19 cases (24.1%) at a rate of 12.88 per 100 patient</w:t>
      </w:r>
      <w:r w:rsidR="008E32B5">
        <w:t>-</w:t>
      </w:r>
      <w:r w:rsidR="008E32B5" w:rsidRPr="00AF1438">
        <w:t xml:space="preserve">years. Reintervention was </w:t>
      </w:r>
      <w:r w:rsidR="00072064">
        <w:t>undertaken</w:t>
      </w:r>
      <w:r w:rsidR="00072064" w:rsidRPr="00AF1438">
        <w:t xml:space="preserve"> </w:t>
      </w:r>
      <w:r w:rsidR="008E32B5" w:rsidRPr="00AF1438">
        <w:t>in 13 cases (16.5%), or 8.81 per 100 patient</w:t>
      </w:r>
      <w:r w:rsidR="008E32B5">
        <w:t>-y</w:t>
      </w:r>
      <w:r w:rsidR="008E32B5" w:rsidRPr="00AF1438">
        <w:t>ears. The number of chimney grafts did not have a statistically significant impact on any of the postoperative complications</w:t>
      </w:r>
      <w:r w:rsidR="008E32B5">
        <w:t>.</w:t>
      </w:r>
    </w:p>
    <w:p w14:paraId="638245A4" w14:textId="77777777" w:rsidR="008E32B5" w:rsidRDefault="008E32B5" w:rsidP="008E32B5">
      <w:pPr>
        <w:spacing w:line="480" w:lineRule="auto"/>
      </w:pPr>
    </w:p>
    <w:p w14:paraId="17B68816" w14:textId="141AE0AC" w:rsidR="008E32B5" w:rsidRPr="00AF1438" w:rsidRDefault="008E32B5" w:rsidP="008E32B5">
      <w:pPr>
        <w:spacing w:line="480" w:lineRule="auto"/>
      </w:pPr>
      <w:r>
        <w:t xml:space="preserve">There were no significant differences observed either way in the outcomes between EVAS and Ch-EVAS (Figure 4). </w:t>
      </w:r>
      <w:r w:rsidR="009C4737">
        <w:t xml:space="preserve">Therapeutic </w:t>
      </w:r>
      <w:r>
        <w:t>failure, and subsets of this</w:t>
      </w:r>
      <w:r w:rsidR="00072064">
        <w:t xml:space="preserve"> composite measure</w:t>
      </w:r>
      <w:r>
        <w:t xml:space="preserve">, followed almost identical trajectories, as did those for reinterventions and all-cause mortality. </w:t>
      </w:r>
    </w:p>
    <w:p w14:paraId="508F6FDC" w14:textId="77777777" w:rsidR="008E32B5" w:rsidRDefault="008E32B5" w:rsidP="008E32B5">
      <w:pPr>
        <w:spacing w:line="480" w:lineRule="auto"/>
      </w:pPr>
    </w:p>
    <w:p w14:paraId="29C329C8" w14:textId="77777777" w:rsidR="008E32B5" w:rsidRDefault="008E32B5" w:rsidP="008E32B5">
      <w:pPr>
        <w:spacing w:line="480" w:lineRule="auto"/>
      </w:pPr>
    </w:p>
    <w:p w14:paraId="3F26B5D9" w14:textId="77777777" w:rsidR="008E32B5" w:rsidRPr="00AF1438" w:rsidRDefault="008E32B5" w:rsidP="008E32B5">
      <w:pPr>
        <w:spacing w:line="480" w:lineRule="auto"/>
      </w:pPr>
    </w:p>
    <w:p w14:paraId="4B1B17A7" w14:textId="77777777" w:rsidR="008E32B5" w:rsidRPr="00AF1438" w:rsidRDefault="008E32B5" w:rsidP="008E32B5">
      <w:pPr>
        <w:spacing w:line="480" w:lineRule="auto"/>
        <w:rPr>
          <w:b/>
        </w:rPr>
      </w:pPr>
      <w:r w:rsidRPr="00AF1438">
        <w:rPr>
          <w:b/>
        </w:rPr>
        <w:t>Nellix-in -Nellix (NINA)</w:t>
      </w:r>
    </w:p>
    <w:p w14:paraId="696748FE" w14:textId="2EFD928A" w:rsidR="008E32B5" w:rsidRPr="00AF1438" w:rsidRDefault="008E32B5" w:rsidP="008E32B5">
      <w:pPr>
        <w:spacing w:line="480" w:lineRule="auto"/>
      </w:pPr>
      <w:r w:rsidRPr="00AF1438">
        <w:t xml:space="preserve">NINA was used for reinterventions, with or without chimney grafts, to re-establish a proximal seal after caudal migration of Nellix </w:t>
      </w:r>
      <w:proofErr w:type="spellStart"/>
      <w:r w:rsidRPr="00AF1438">
        <w:t>stentgrafts</w:t>
      </w:r>
      <w:proofErr w:type="spellEnd"/>
      <w:r w:rsidR="00072064">
        <w:t xml:space="preserve"> and/or the for</w:t>
      </w:r>
      <w:r w:rsidR="00072064">
        <w:t>mation of type 1a endoleak</w:t>
      </w:r>
      <w:r w:rsidRPr="00AF1438">
        <w:t xml:space="preserve">. Fifteen cases were undertaken, </w:t>
      </w:r>
      <w:r w:rsidR="009C4737">
        <w:t>6</w:t>
      </w:r>
      <w:r w:rsidR="009C4737" w:rsidRPr="00AF1438">
        <w:t xml:space="preserve"> </w:t>
      </w:r>
      <w:r w:rsidRPr="00AF1438">
        <w:t xml:space="preserve">NINA and </w:t>
      </w:r>
      <w:r w:rsidR="009C4737">
        <w:t>9</w:t>
      </w:r>
      <w:r w:rsidR="009C4737" w:rsidRPr="00AF1438">
        <w:t xml:space="preserve"> </w:t>
      </w:r>
      <w:r>
        <w:t>ChNINA.</w:t>
      </w:r>
    </w:p>
    <w:p w14:paraId="3A68249F" w14:textId="77777777" w:rsidR="008E32B5" w:rsidRPr="00AF1438" w:rsidRDefault="008E32B5" w:rsidP="008E32B5">
      <w:pPr>
        <w:spacing w:line="480" w:lineRule="auto"/>
      </w:pPr>
    </w:p>
    <w:p w14:paraId="4851B443" w14:textId="5F062304" w:rsidR="008E32B5" w:rsidRPr="00AF1438" w:rsidRDefault="008E32B5" w:rsidP="008E32B5">
      <w:pPr>
        <w:spacing w:line="480" w:lineRule="auto"/>
      </w:pPr>
      <w:r w:rsidRPr="00AF1438">
        <w:t xml:space="preserve">30-day mortality was 13.3%. </w:t>
      </w:r>
      <w:r>
        <w:t>There were 3</w:t>
      </w:r>
      <w:r w:rsidR="00072064">
        <w:t>/15 (20.0%)</w:t>
      </w:r>
      <w:r w:rsidRPr="00AF1438">
        <w:t xml:space="preserve"> recurrent type 1a endoleaks, 2 </w:t>
      </w:r>
      <w:r>
        <w:t>undergoing</w:t>
      </w:r>
      <w:r w:rsidRPr="00AF1438">
        <w:t xml:space="preserve"> further embolisation. </w:t>
      </w:r>
      <w:r w:rsidR="00072064">
        <w:t>Recurrent type 1a</w:t>
      </w:r>
      <w:r w:rsidRPr="00AF1438">
        <w:t xml:space="preserve"> endoleak in the ChNINA group was associated with further stent migration and sac expansion. There was one secondary rupture in the NINA</w:t>
      </w:r>
      <w:r w:rsidR="00E84BA2">
        <w:t>/ChNINA</w:t>
      </w:r>
      <w:r w:rsidRPr="00AF1438">
        <w:t xml:space="preserve"> group.</w:t>
      </w:r>
    </w:p>
    <w:p w14:paraId="017D59A4" w14:textId="77777777" w:rsidR="008E32B5" w:rsidRPr="00AF1438" w:rsidRDefault="008E32B5" w:rsidP="008E32B5">
      <w:pPr>
        <w:spacing w:line="480" w:lineRule="auto"/>
      </w:pPr>
    </w:p>
    <w:p w14:paraId="40E4A040" w14:textId="1D54D1E6" w:rsidR="008E32B5" w:rsidRPr="00AF1438" w:rsidRDefault="008E32B5" w:rsidP="008E32B5">
      <w:pPr>
        <w:spacing w:line="480" w:lineRule="auto"/>
      </w:pPr>
      <w:r w:rsidRPr="00AF1438">
        <w:t xml:space="preserve">Median follow-up was 0.42 years (IQR 0.16-0.83 years). Freedom from </w:t>
      </w:r>
      <w:r w:rsidR="009C4737">
        <w:t>therapeutic</w:t>
      </w:r>
      <w:r w:rsidR="009C4737" w:rsidRPr="00AF1438">
        <w:t xml:space="preserve"> </w:t>
      </w:r>
      <w:r w:rsidRPr="00AF1438">
        <w:t xml:space="preserve">failure at 0.42 and 1.5 years was 85.7% and 57.1%. Freedom from </w:t>
      </w:r>
      <w:r>
        <w:t>ACM and ARM</w:t>
      </w:r>
      <w:r w:rsidRPr="00AF1438">
        <w:t xml:space="preserve"> at 0.42 and 1.5 years was 93.3% and 84.8%</w:t>
      </w:r>
      <w:r>
        <w:t>,</w:t>
      </w:r>
      <w:r w:rsidRPr="00AF1438">
        <w:t xml:space="preserve"> and 93.3% </w:t>
      </w:r>
      <w:r>
        <w:t xml:space="preserve">and </w:t>
      </w:r>
      <w:r w:rsidRPr="00AF1438">
        <w:t>93.3%</w:t>
      </w:r>
      <w:r>
        <w:t>.</w:t>
      </w:r>
    </w:p>
    <w:p w14:paraId="1DE48F85" w14:textId="77777777" w:rsidR="008E32B5" w:rsidRDefault="008E32B5" w:rsidP="008E32B5">
      <w:pPr>
        <w:spacing w:line="480" w:lineRule="auto"/>
      </w:pPr>
    </w:p>
    <w:p w14:paraId="64629F35" w14:textId="77777777" w:rsidR="008E32B5" w:rsidRPr="00AF1438" w:rsidRDefault="008E32B5" w:rsidP="008E32B5">
      <w:pPr>
        <w:spacing w:line="480" w:lineRule="auto"/>
      </w:pPr>
    </w:p>
    <w:p w14:paraId="36828F71" w14:textId="77777777" w:rsidR="008E32B5" w:rsidRPr="00AF1438" w:rsidRDefault="008E32B5" w:rsidP="008E32B5">
      <w:pPr>
        <w:spacing w:line="480" w:lineRule="auto"/>
        <w:rPr>
          <w:b/>
        </w:rPr>
      </w:pPr>
      <w:r w:rsidRPr="00AF1438">
        <w:rPr>
          <w:b/>
        </w:rPr>
        <w:t>Iliac aneurysms</w:t>
      </w:r>
    </w:p>
    <w:p w14:paraId="49C5BE10" w14:textId="69FF0B83" w:rsidR="008E32B5" w:rsidRPr="00AF1438" w:rsidRDefault="008E32B5" w:rsidP="008E32B5">
      <w:pPr>
        <w:spacing w:line="480" w:lineRule="auto"/>
      </w:pPr>
      <w:r w:rsidRPr="00AF1438">
        <w:t>Thirteen common iliac artery aneurysms were treated, with no deaths within 30 days and 1 (7.69%) within a year. There was 1</w:t>
      </w:r>
      <w:r w:rsidR="00E84BA2">
        <w:t>/13 (7</w:t>
      </w:r>
      <w:r w:rsidR="00E84BA2">
        <w:t>.69</w:t>
      </w:r>
      <w:r w:rsidR="00E84BA2">
        <w:t>%)</w:t>
      </w:r>
      <w:r w:rsidRPr="00AF1438">
        <w:t xml:space="preserve"> </w:t>
      </w:r>
      <w:r w:rsidR="009C4737">
        <w:t>therapeutic</w:t>
      </w:r>
      <w:r w:rsidR="009C4737" w:rsidRPr="00AF1438">
        <w:t xml:space="preserve"> </w:t>
      </w:r>
      <w:r w:rsidRPr="00AF1438">
        <w:t xml:space="preserve">failure, and </w:t>
      </w:r>
      <w:r>
        <w:t xml:space="preserve">2 </w:t>
      </w:r>
      <w:r w:rsidRPr="00AF1438">
        <w:t>type 2 endoleaks arising from the internal iliac artery, none requir</w:t>
      </w:r>
      <w:r>
        <w:t>ing</w:t>
      </w:r>
      <w:r w:rsidRPr="00AF1438">
        <w:t xml:space="preserve"> reintervention. </w:t>
      </w:r>
      <w:r w:rsidR="00E84BA2">
        <w:t>Type 1a endoleak</w:t>
      </w:r>
      <w:r w:rsidRPr="00AF1438">
        <w:t xml:space="preserve"> in this cohort </w:t>
      </w:r>
      <w:r w:rsidR="00E84BA2">
        <w:t>was seen in a single case where</w:t>
      </w:r>
      <w:r w:rsidR="00E84BA2" w:rsidRPr="00AF1438">
        <w:t xml:space="preserve"> </w:t>
      </w:r>
      <w:r w:rsidRPr="00AF1438">
        <w:t>dilatation of a previously normal calibre abdominal aorta</w:t>
      </w:r>
      <w:r>
        <w:t>,</w:t>
      </w:r>
      <w:r w:rsidRPr="00AF1438">
        <w:t xml:space="preserve"> </w:t>
      </w:r>
      <w:r w:rsidR="00E84BA2">
        <w:t>was associated with</w:t>
      </w:r>
      <w:r w:rsidR="00E84BA2">
        <w:t xml:space="preserve"> device</w:t>
      </w:r>
      <w:r w:rsidRPr="00AF1438">
        <w:t xml:space="preserve"> migration</w:t>
      </w:r>
      <w:r w:rsidR="00E84BA2">
        <w:t xml:space="preserve"> at the level of the renal arteries. As</w:t>
      </w:r>
      <w:r w:rsidRPr="00AF1438">
        <w:t xml:space="preserve"> this procedure </w:t>
      </w:r>
      <w:r w:rsidR="00E84BA2">
        <w:t>had been</w:t>
      </w:r>
      <w:r w:rsidR="00E84BA2" w:rsidRPr="00AF1438">
        <w:t xml:space="preserve"> </w:t>
      </w:r>
      <w:r w:rsidRPr="00AF1438">
        <w:t>undertaken</w:t>
      </w:r>
      <w:r>
        <w:t xml:space="preserve"> </w:t>
      </w:r>
      <w:r w:rsidRPr="00AF1438">
        <w:t xml:space="preserve">to treat a common iliac </w:t>
      </w:r>
      <w:r>
        <w:t>aneurysm</w:t>
      </w:r>
      <w:r w:rsidR="00E84BA2">
        <w:t>,</w:t>
      </w:r>
      <w:r>
        <w:t xml:space="preserve"> which had decreased in size</w:t>
      </w:r>
      <w:r w:rsidRPr="00AF1438">
        <w:t xml:space="preserve">, </w:t>
      </w:r>
      <w:r>
        <w:t xml:space="preserve">reintervention was not </w:t>
      </w:r>
      <w:r w:rsidR="00E84BA2">
        <w:t>deemed necessary</w:t>
      </w:r>
      <w:r w:rsidRPr="00AF1438">
        <w:t xml:space="preserve">. </w:t>
      </w:r>
    </w:p>
    <w:p w14:paraId="421947C0" w14:textId="77777777" w:rsidR="008E32B5" w:rsidRPr="00AF1438" w:rsidRDefault="008E32B5" w:rsidP="008E32B5">
      <w:pPr>
        <w:spacing w:line="480" w:lineRule="auto"/>
      </w:pPr>
    </w:p>
    <w:p w14:paraId="5EE265B8" w14:textId="15FAAB0F" w:rsidR="008E32B5" w:rsidRPr="00AF1438" w:rsidRDefault="008E32B5" w:rsidP="008E32B5">
      <w:pPr>
        <w:spacing w:line="480" w:lineRule="auto"/>
      </w:pPr>
      <w:r w:rsidRPr="00AF1438">
        <w:t xml:space="preserve">Median follow-up </w:t>
      </w:r>
      <w:r>
        <w:t>wa</w:t>
      </w:r>
      <w:r w:rsidRPr="00AF1438">
        <w:t xml:space="preserve">s 2.38 years (IQR 1.01-3.63 years). Freedom from </w:t>
      </w:r>
      <w:r w:rsidR="009C4737">
        <w:t>therapeutic</w:t>
      </w:r>
      <w:r w:rsidR="009C4737" w:rsidRPr="00AF1438">
        <w:t xml:space="preserve"> </w:t>
      </w:r>
      <w:r w:rsidRPr="00AF1438">
        <w:t xml:space="preserve">failure at 2.38 and 4 years is 100% and 85.7%.  Freedom from </w:t>
      </w:r>
      <w:r>
        <w:t>ACM</w:t>
      </w:r>
      <w:r w:rsidRPr="00AF1438">
        <w:t xml:space="preserve"> a</w:t>
      </w:r>
      <w:r>
        <w:t>t</w:t>
      </w:r>
      <w:r w:rsidRPr="00AF1438">
        <w:t xml:space="preserve"> median follow-up and 4 years was 85.7% and 70.1%. There were no aneurysm-related mortalities.</w:t>
      </w:r>
    </w:p>
    <w:p w14:paraId="2E651CEF" w14:textId="77777777" w:rsidR="008E32B5" w:rsidRDefault="008E32B5" w:rsidP="008E32B5">
      <w:pPr>
        <w:spacing w:line="480" w:lineRule="auto"/>
      </w:pPr>
    </w:p>
    <w:p w14:paraId="7813D589" w14:textId="77777777" w:rsidR="008E32B5" w:rsidRPr="00AF1438" w:rsidRDefault="008E32B5" w:rsidP="008E32B5">
      <w:pPr>
        <w:spacing w:line="480" w:lineRule="auto"/>
      </w:pPr>
    </w:p>
    <w:p w14:paraId="2BF3EB5F" w14:textId="77777777" w:rsidR="008E32B5" w:rsidRPr="00AF1438" w:rsidRDefault="008E32B5" w:rsidP="008E32B5">
      <w:pPr>
        <w:spacing w:line="480" w:lineRule="auto"/>
        <w:rPr>
          <w:b/>
        </w:rPr>
      </w:pPr>
      <w:r w:rsidRPr="00AF1438">
        <w:rPr>
          <w:b/>
        </w:rPr>
        <w:lastRenderedPageBreak/>
        <w:t>Primary treatment of ruptured AAA</w:t>
      </w:r>
    </w:p>
    <w:p w14:paraId="47996611" w14:textId="053613CB" w:rsidR="008E32B5" w:rsidRPr="00AF1438" w:rsidRDefault="008E32B5" w:rsidP="008E32B5">
      <w:pPr>
        <w:spacing w:line="480" w:lineRule="auto"/>
      </w:pPr>
      <w:r w:rsidRPr="00AF1438">
        <w:t xml:space="preserve">EVAS </w:t>
      </w:r>
      <w:r>
        <w:t xml:space="preserve">was </w:t>
      </w:r>
      <w:r w:rsidRPr="00AF1438">
        <w:t>used in 18 cases of aortic rupture, with 6</w:t>
      </w:r>
      <w:r w:rsidR="00E84BA2">
        <w:t>/18 (33.3%)</w:t>
      </w:r>
      <w:r w:rsidRPr="00AF1438">
        <w:t xml:space="preserve"> cases </w:t>
      </w:r>
      <w:r w:rsidR="00E84BA2">
        <w:t>with adjunctive</w:t>
      </w:r>
      <w:r w:rsidR="00E84BA2" w:rsidRPr="00AF1438">
        <w:t xml:space="preserve"> </w:t>
      </w:r>
      <w:r w:rsidRPr="00AF1438">
        <w:t>chimney grafts</w:t>
      </w:r>
      <w:r w:rsidR="00E84BA2">
        <w:t xml:space="preserve"> to create a landing zone</w:t>
      </w:r>
      <w:r w:rsidRPr="00AF1438">
        <w:t xml:space="preserve">. 30-day mortality was 33.33%. Two patients underwent reintervention; 1 explantation of the Nellix </w:t>
      </w:r>
      <w:proofErr w:type="spellStart"/>
      <w:r w:rsidRPr="00AF1438">
        <w:t>stentgrafts</w:t>
      </w:r>
      <w:proofErr w:type="spellEnd"/>
      <w:r w:rsidRPr="00AF1438">
        <w:t xml:space="preserve"> on postoperative day 2 for a secondary rupture</w:t>
      </w:r>
      <w:r>
        <w:t>; the patient r</w:t>
      </w:r>
      <w:r w:rsidRPr="00AF1438">
        <w:t xml:space="preserve">emains alive </w:t>
      </w:r>
      <w:r>
        <w:t xml:space="preserve">at </w:t>
      </w:r>
      <w:r w:rsidRPr="00AF1438">
        <w:t xml:space="preserve">3.5 years. The </w:t>
      </w:r>
      <w:r>
        <w:t>second involved</w:t>
      </w:r>
      <w:r w:rsidRPr="00AF1438">
        <w:t xml:space="preserve"> distal extension of the </w:t>
      </w:r>
      <w:proofErr w:type="spellStart"/>
      <w:r w:rsidRPr="00AF1438">
        <w:t>stentgraft</w:t>
      </w:r>
      <w:proofErr w:type="spellEnd"/>
      <w:r w:rsidRPr="00AF1438">
        <w:t xml:space="preserve"> to treat a type 1b endoleak</w:t>
      </w:r>
      <w:r>
        <w:t>;</w:t>
      </w:r>
      <w:r w:rsidRPr="00AF1438">
        <w:t xml:space="preserve"> she survived a further year before dying of renal failure, which predated her initial AAA rupture.</w:t>
      </w:r>
    </w:p>
    <w:p w14:paraId="62ED69BF" w14:textId="77777777" w:rsidR="008E32B5" w:rsidRPr="00AF1438" w:rsidRDefault="008E32B5" w:rsidP="008E32B5">
      <w:pPr>
        <w:spacing w:line="480" w:lineRule="auto"/>
      </w:pPr>
    </w:p>
    <w:p w14:paraId="48FEC0D8" w14:textId="7BC6B176" w:rsidR="008E32B5" w:rsidRDefault="008E32B5" w:rsidP="008E32B5">
      <w:pPr>
        <w:spacing w:line="480" w:lineRule="auto"/>
      </w:pPr>
      <w:r w:rsidRPr="00AF1438">
        <w:t>Median follow</w:t>
      </w:r>
      <w:r>
        <w:t>-up</w:t>
      </w:r>
      <w:r w:rsidRPr="00AF1438">
        <w:t xml:space="preserve"> was 0.27 years (IQR 0.03-2.46 years). Freedom from </w:t>
      </w:r>
      <w:r w:rsidR="009C4737">
        <w:t>therape</w:t>
      </w:r>
      <w:r w:rsidR="009C4737">
        <w:t>utic</w:t>
      </w:r>
      <w:r w:rsidR="009C4737" w:rsidRPr="00AF1438">
        <w:t xml:space="preserve"> </w:t>
      </w:r>
      <w:r w:rsidRPr="00AF1438">
        <w:t xml:space="preserve">failure was 85.2% at both 0.27 and 4 years. Freedom from </w:t>
      </w:r>
      <w:r>
        <w:t>ACM and ARM</w:t>
      </w:r>
      <w:r w:rsidRPr="00AF1438">
        <w:t xml:space="preserve"> at 0.27 and 4 years was 82.4% and 23.5%</w:t>
      </w:r>
      <w:r>
        <w:t>,</w:t>
      </w:r>
      <w:r w:rsidRPr="00AF1438">
        <w:t xml:space="preserve"> </w:t>
      </w:r>
      <w:r>
        <w:t>and</w:t>
      </w:r>
      <w:r w:rsidRPr="00AF1438">
        <w:t xml:space="preserve"> 82.4% and 64.7</w:t>
      </w:r>
      <w:r>
        <w:t>%</w:t>
      </w:r>
      <w:r w:rsidRPr="00AF1438">
        <w:t>.</w:t>
      </w:r>
    </w:p>
    <w:p w14:paraId="7038ECFE" w14:textId="77777777" w:rsidR="008E32B5" w:rsidRDefault="008E32B5" w:rsidP="008E32B5">
      <w:pPr>
        <w:rPr>
          <w:b/>
          <w:sz w:val="28"/>
          <w:szCs w:val="28"/>
        </w:rPr>
      </w:pPr>
      <w:r>
        <w:rPr>
          <w:b/>
          <w:sz w:val="28"/>
          <w:szCs w:val="28"/>
        </w:rPr>
        <w:br w:type="page"/>
      </w:r>
    </w:p>
    <w:p w14:paraId="52E8B3E6" w14:textId="77777777" w:rsidR="008E32B5" w:rsidRDefault="008E32B5" w:rsidP="008E32B5">
      <w:pPr>
        <w:rPr>
          <w:b/>
          <w:sz w:val="28"/>
          <w:szCs w:val="28"/>
        </w:rPr>
      </w:pPr>
      <w:r w:rsidRPr="00AF1438">
        <w:rPr>
          <w:b/>
          <w:sz w:val="28"/>
          <w:szCs w:val="28"/>
        </w:rPr>
        <w:lastRenderedPageBreak/>
        <w:t>Discussion</w:t>
      </w:r>
    </w:p>
    <w:p w14:paraId="444A607C" w14:textId="77777777" w:rsidR="008E32B5" w:rsidRDefault="008E32B5" w:rsidP="008E32B5">
      <w:pPr>
        <w:rPr>
          <w:b/>
          <w:sz w:val="28"/>
          <w:szCs w:val="28"/>
        </w:rPr>
      </w:pPr>
    </w:p>
    <w:p w14:paraId="74645E65" w14:textId="77777777" w:rsidR="008E32B5" w:rsidRPr="007A725F" w:rsidRDefault="008E32B5" w:rsidP="008E32B5">
      <w:pPr>
        <w:rPr>
          <w:b/>
          <w:sz w:val="28"/>
          <w:szCs w:val="28"/>
        </w:rPr>
      </w:pPr>
    </w:p>
    <w:p w14:paraId="4986315E" w14:textId="13C19BD6" w:rsidR="008E32B5" w:rsidRPr="00AF1438" w:rsidRDefault="008E32B5" w:rsidP="008E32B5">
      <w:pPr>
        <w:spacing w:line="480" w:lineRule="auto"/>
      </w:pPr>
      <w:r w:rsidRPr="00AF1438">
        <w:t xml:space="preserve">This study represents a large number of patients treated with a novel device in a single institution, as well as one of the earliest global series. New medical technologies are unavoidably associated with new complications that require both definition and appropriate management strategies. As such, during the study period, the procedural technical aspects for deployment evolved or were refined. </w:t>
      </w:r>
      <w:r>
        <w:t>T</w:t>
      </w:r>
      <w:r w:rsidRPr="00AF1438">
        <w:t xml:space="preserve">he </w:t>
      </w:r>
      <w:r w:rsidR="00E84BA2">
        <w:t xml:space="preserve">Nellix </w:t>
      </w:r>
      <w:r w:rsidRPr="00AF1438">
        <w:t>device itself underwent iteration during this timeframe to improve the delivery system and to fix the endobag to the stent distally</w:t>
      </w:r>
      <w:r>
        <w:t>,</w:t>
      </w:r>
      <w:r w:rsidRPr="00AF1438">
        <w:t xml:space="preserve"> address</w:t>
      </w:r>
      <w:r>
        <w:t>ing</w:t>
      </w:r>
      <w:r w:rsidRPr="00AF1438">
        <w:t xml:space="preserve"> an issue of type 1b endoleaks. </w:t>
      </w:r>
      <w:r>
        <w:t>Local and global experience</w:t>
      </w:r>
      <w:r w:rsidRPr="00AF1438">
        <w:t xml:space="preserve"> ha</w:t>
      </w:r>
      <w:r>
        <w:t>s</w:t>
      </w:r>
      <w:r w:rsidRPr="00AF1438">
        <w:t xml:space="preserve"> given us a better understanding of which aneurysms should be treated with the Nellix device and which application would work best.</w:t>
      </w:r>
    </w:p>
    <w:p w14:paraId="3C20B38C" w14:textId="77777777" w:rsidR="008E32B5" w:rsidRPr="00AF1438" w:rsidRDefault="008E32B5" w:rsidP="008E32B5">
      <w:pPr>
        <w:spacing w:line="480" w:lineRule="auto"/>
        <w:rPr>
          <w:b/>
          <w:sz w:val="28"/>
          <w:szCs w:val="28"/>
        </w:rPr>
      </w:pPr>
    </w:p>
    <w:p w14:paraId="4D94D7E0" w14:textId="73C00C45" w:rsidR="008E32B5" w:rsidRPr="00AF1438" w:rsidRDefault="008E32B5" w:rsidP="008E32B5">
      <w:pPr>
        <w:spacing w:line="480" w:lineRule="auto"/>
      </w:pPr>
      <w:r>
        <w:t>T</w:t>
      </w:r>
      <w:r w:rsidRPr="00AF1438">
        <w:t xml:space="preserve">he greatest challenge to successful </w:t>
      </w:r>
      <w:r>
        <w:t>EVAR</w:t>
      </w:r>
      <w:r w:rsidRPr="00AF1438">
        <w:t xml:space="preserve"> </w:t>
      </w:r>
      <w:r w:rsidR="00825297">
        <w:t>has</w:t>
      </w:r>
      <w:r w:rsidR="00825297" w:rsidRPr="00AF1438">
        <w:t xml:space="preserve"> </w:t>
      </w:r>
      <w:r w:rsidRPr="00AF1438">
        <w:t>been hostile neck anatomy. Previous studies demonstrated that adverse neck anatomy was associated with poorer outcomes and a greater need for reintervention</w:t>
      </w:r>
      <w:r w:rsidRPr="00AF1438">
        <w:fldChar w:fldCharType="begin">
          <w:fldData xml:space="preserve">PEVuZE5vdGU+PENpdGU+PEF1dGhvcj5Kb25lczwvQXV0aG9yPjxZZWFyPjIwMDc8L1llYXI+PElE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</w:fldData>
        </w:fldChar>
      </w:r>
      <w:r w:rsidR="00ED6BE9">
        <w:instrText xml:space="preserve"> ADDIN EN.CITE </w:instrText>
      </w:r>
      <w:r w:rsidR="00ED6BE9">
        <w:fldChar w:fldCharType="begin">
          <w:fldData xml:space="preserve">PEVuZE5vdGU+PENpdGU+PEF1dGhvcj5Kb25lczwvQXV0aG9yPjxZZWFyPjIwMDc8L1llYXI+PElE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</w:fldData>
        </w:fldChar>
      </w:r>
      <w:r w:rsidR="00ED6BE9">
        <w:instrText xml:space="preserve"> ADDIN EN.CITE.DATA </w:instrText>
      </w:r>
      <w:r w:rsidR="00ED6BE9">
        <w:fldChar w:fldCharType="end"/>
      </w:r>
      <w:r w:rsidRPr="00AF1438">
        <w:fldChar w:fldCharType="separate"/>
      </w:r>
      <w:r w:rsidR="00ED6BE9">
        <w:rPr>
          <w:noProof/>
        </w:rPr>
        <w:t>(2</w:t>
      </w:r>
      <w:r w:rsidR="00450573">
        <w:rPr>
          <w:noProof/>
        </w:rPr>
        <w:t>6</w:t>
      </w:r>
      <w:r w:rsidR="00ED6BE9">
        <w:rPr>
          <w:noProof/>
        </w:rPr>
        <w:t>-2</w:t>
      </w:r>
      <w:r w:rsidR="00450573">
        <w:rPr>
          <w:noProof/>
        </w:rPr>
        <w:t>8</w:t>
      </w:r>
      <w:r w:rsidR="00ED6BE9">
        <w:rPr>
          <w:noProof/>
        </w:rPr>
        <w:t>)</w:t>
      </w:r>
      <w:r w:rsidRPr="00AF1438">
        <w:fldChar w:fldCharType="end"/>
      </w:r>
      <w:r w:rsidRPr="00AF1438">
        <w:t xml:space="preserve">. </w:t>
      </w:r>
      <w:r w:rsidR="00E84BA2">
        <w:t>One of the perceived advan</w:t>
      </w:r>
      <w:r w:rsidR="00E84BA2">
        <w:t>tages of</w:t>
      </w:r>
      <w:r w:rsidRPr="00AF1438">
        <w:t xml:space="preserve"> </w:t>
      </w:r>
      <w:r>
        <w:t>EVAS</w:t>
      </w:r>
      <w:r w:rsidRPr="00AF1438">
        <w:t xml:space="preserve"> was </w:t>
      </w:r>
      <w:r w:rsidR="00E84BA2">
        <w:t>that it may</w:t>
      </w:r>
      <w:r w:rsidR="00E84BA2" w:rsidRPr="00AF1438">
        <w:t xml:space="preserve"> </w:t>
      </w:r>
      <w:r w:rsidRPr="00AF1438">
        <w:t>significantly reduce the incidence of all endoleaks and</w:t>
      </w:r>
      <w:r>
        <w:t xml:space="preserve"> thus</w:t>
      </w:r>
      <w:r w:rsidRPr="00AF1438">
        <w:t xml:space="preserve"> future need for reintervention. It was hoped that active management of the aneurysm sac may eliminate type 2 endoleaks in particular. </w:t>
      </w:r>
      <w:r>
        <w:t>Nellix appeared to have the</w:t>
      </w:r>
      <w:r w:rsidRPr="00AF1438">
        <w:t xml:space="preserve"> potential to treat a wider range of aneurysm morphologies and avoided the requirement for proximal fixation. </w:t>
      </w:r>
      <w:r>
        <w:t>The polymer sealing technology was reported to</w:t>
      </w:r>
      <w:r w:rsidRPr="00AF1438">
        <w:t xml:space="preserve"> be able to create a seal in short, conical and angulated necks that were high risk for EVAR</w:t>
      </w:r>
      <w:r w:rsidR="00031B25">
        <w:fldChar w:fldCharType="begin">
          <w:fldData xml:space="preserve">PEVuZE5vdGU+PENpdGU+PEF1dGhvcj5LcmlldmluczwvQXV0aG9yPjxZZWFyPjIwMTE8L1llYXI+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</w:fldData>
        </w:fldChar>
      </w:r>
      <w:r w:rsidR="00031B25">
        <w:instrText xml:space="preserve"> ADDIN EN.CITE </w:instrText>
      </w:r>
      <w:r w:rsidR="00031B25">
        <w:fldChar w:fldCharType="begin">
          <w:fldData xml:space="preserve">PEVuZE5vdGU+PENpdGU+PEF1dGhvcj5LcmlldmluczwvQXV0aG9yPjxZZWFyPjIwMTE8L1llYXI+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</w:fldData>
        </w:fldChar>
      </w:r>
      <w:r w:rsidR="00031B25">
        <w:instrText xml:space="preserve"> ADDIN EN.CITE.DATA </w:instrText>
      </w:r>
      <w:r w:rsidR="00031B25">
        <w:fldChar w:fldCharType="end"/>
      </w:r>
      <w:r w:rsidR="00031B25">
        <w:fldChar w:fldCharType="separate"/>
      </w:r>
      <w:r w:rsidR="00031B25">
        <w:rPr>
          <w:noProof/>
        </w:rPr>
        <w:t>(1</w:t>
      </w:r>
      <w:r w:rsidR="00450573">
        <w:rPr>
          <w:noProof/>
        </w:rPr>
        <w:t>3</w:t>
      </w:r>
      <w:r w:rsidR="00031B25">
        <w:rPr>
          <w:noProof/>
        </w:rPr>
        <w:t>)</w:t>
      </w:r>
      <w:r w:rsidR="00031B25">
        <w:fldChar w:fldCharType="end"/>
      </w:r>
      <w:r w:rsidRPr="00AF1438">
        <w:t xml:space="preserve">. </w:t>
      </w:r>
    </w:p>
    <w:p w14:paraId="622A9A4B" w14:textId="77777777" w:rsidR="008E32B5" w:rsidRPr="00AF1438" w:rsidRDefault="008E32B5" w:rsidP="008E32B5">
      <w:pPr>
        <w:spacing w:line="480" w:lineRule="auto"/>
      </w:pPr>
    </w:p>
    <w:p w14:paraId="176E1AFF" w14:textId="77777777" w:rsidR="008E32B5" w:rsidRPr="00AF1438" w:rsidRDefault="008E32B5" w:rsidP="008E32B5">
      <w:pPr>
        <w:spacing w:line="480" w:lineRule="auto"/>
      </w:pPr>
      <w:r>
        <w:t>Early</w:t>
      </w:r>
      <w:r w:rsidRPr="00AF1438">
        <w:t xml:space="preserve"> results were promising with low rates of ARM</w:t>
      </w:r>
      <w:r>
        <w:t xml:space="preserve">, </w:t>
      </w:r>
      <w:r w:rsidRPr="00AF1438">
        <w:t xml:space="preserve">endoleak and a lower burden of post-implantation syndrome (PIS). As experience increased and a worldwide community of users shared learning, increasingly complex aneurysms were treated, often in patients for whom </w:t>
      </w:r>
      <w:r w:rsidRPr="00AF1438">
        <w:lastRenderedPageBreak/>
        <w:t>there was no other endovascular option and for whom open repair presented a prohibitive operative risk.</w:t>
      </w:r>
    </w:p>
    <w:p w14:paraId="760E63C1" w14:textId="77777777" w:rsidR="008E32B5" w:rsidRPr="00AF1438" w:rsidRDefault="008E32B5" w:rsidP="008E32B5">
      <w:pPr>
        <w:spacing w:line="480" w:lineRule="auto"/>
        <w:rPr>
          <w:b/>
          <w:sz w:val="28"/>
          <w:szCs w:val="28"/>
        </w:rPr>
      </w:pPr>
    </w:p>
    <w:p w14:paraId="2115C905" w14:textId="3E3244D7" w:rsidR="008E32B5" w:rsidRPr="00AF1438" w:rsidRDefault="008E32B5" w:rsidP="008E32B5">
      <w:pPr>
        <w:spacing w:line="480" w:lineRule="auto"/>
      </w:pPr>
      <w:r>
        <w:t>T</w:t>
      </w:r>
      <w:r w:rsidRPr="00AF1438">
        <w:t xml:space="preserve">his early </w:t>
      </w:r>
      <w:r w:rsidR="00E84BA2">
        <w:t>success</w:t>
      </w:r>
      <w:r w:rsidR="00E84BA2" w:rsidRPr="00AF1438">
        <w:t xml:space="preserve"> </w:t>
      </w:r>
      <w:r w:rsidR="00E84BA2">
        <w:t>does not appear to have</w:t>
      </w:r>
      <w:r w:rsidRPr="00AF1438">
        <w:t xml:space="preserve"> translated into </w:t>
      </w:r>
      <w:r w:rsidR="00E84BA2">
        <w:t>equally promising published mid</w:t>
      </w:r>
      <w:r w:rsidRPr="00AF1438">
        <w:t>-term results</w:t>
      </w:r>
      <w:r w:rsidR="009C4737">
        <w:fldChar w:fldCharType="begin"/>
      </w:r>
      <w:r w:rsidR="009C4737">
        <w:instrText xml:space="preserve"> ADDIN EN.CITE &lt;EndNote&gt;&lt;Cite&gt;&lt;Author&gt;Harrison&lt;/Author&gt;&lt;Year&gt;2018&lt;/Year&gt;&lt;IDText&gt;Editor&amp;apos;s Choice - Mid-term Migration and Device Failure Following Endovascular Aneurysm Sealing with the Nellix Stent Graft System - a Single Centre Experience&lt;/IDText&gt;&lt;DisplayText&gt;(24)&lt;/DisplayText&gt;&lt;record&gt;&lt;dates&gt;&lt;pub-dates&gt;&lt;date&gt;Sep&lt;/date&gt;&lt;/pub-dates&gt;&lt;year&gt;2018&lt;/year&gt;&lt;/dates&gt;&lt;keywords&gt;&lt;keyword&gt;Abdominal aortic aneurysm&lt;/keyword&gt;&lt;keyword&gt;Evas&lt;/keyword&gt;&lt;keyword&gt;Endoleak&lt;/keyword&gt;&lt;keyword&gt;Endovascular sealing&lt;/keyword&gt;&lt;keyword&gt;Graft failure&lt;/keyword&gt;&lt;keyword&gt;Nellix&lt;/keyword&gt;&lt;/keywords&gt;&lt;urls&gt;&lt;related-urls&gt;&lt;url&gt;https://www.ncbi.nlm.nih.gov/pubmed/30190039&lt;/url&gt;&lt;/related-urls&gt;&lt;/urls&gt;&lt;isbn&gt;1532-2165 (Electronic)&amp;#xD;1078-5884 (Linking)&lt;/isbn&gt;&lt;titles&gt;&lt;title&gt;Editor&amp;apos;s Choice - Mid-term Migration and Device Failure Following Endovascular Aneurysm Sealing with the Nellix Stent Graft System - a Single Centre Experience&lt;/title&gt;&lt;secondary-title&gt;Eur J Vasc Endovasc Surg&lt;/secondary-title&gt;&lt;/titles&gt;&lt;pages&gt;342-348&lt;/pages&gt;&lt;number&gt;3&lt;/number&gt;&lt;contributors&gt;&lt;authors&gt;&lt;author&gt;Harrison, S. C.&lt;/author&gt;&lt;author&gt;Winterbottom, A. J.&lt;/author&gt;&lt;author&gt;Coughlin, P. A.&lt;/author&gt;&lt;author&gt;Hayes, P. D.&lt;/author&gt;&lt;author&gt;Boyle, J. R.&lt;/author&gt;&lt;/authors&gt;&lt;/contributors&gt;&lt;edition&gt;2018/09/08&lt;/edition&gt;&lt;added-date format="utc"&gt;1539946589&lt;/added-date&gt;&lt;ref-type name="Journal Article"&gt;17&lt;/ref-type&gt;&lt;auth-address&gt;Division of Vascular and Endovascular Surgery, Addenbrooke&amp;apos;s Hospital, Cambridge University Hospital Trust, Cambridge, UK. Electronic address: seamus.harrison@addenbrookes.nhs.uk.&amp;#xD;Division of Vascular and Endovascular Surgery, Addenbrooke&amp;apos;s Hospital, Cambridge University Hospital Trust, Cambridge, UK.&lt;/auth-address&gt;&lt;rec-number&gt;603&lt;/rec-number&gt;&lt;last-updated-date format="utc"&gt;1539946589&lt;/last-updated-date&gt;&lt;accession-num&gt;30190039&lt;/accession-num&gt;&lt;electronic-resource-num&gt;10.1016/j.ejvs.2018.06.031&lt;/electronic-resource-num&gt;&lt;volume&gt;56&lt;/volume&gt;&lt;/record&gt;&lt;/Cite&gt;&lt;/EndNote&gt;</w:instrText>
      </w:r>
      <w:r w:rsidR="009C4737">
        <w:fldChar w:fldCharType="separate"/>
      </w:r>
      <w:r w:rsidR="009C4737">
        <w:rPr>
          <w:noProof/>
        </w:rPr>
        <w:t>(2</w:t>
      </w:r>
      <w:r w:rsidR="00450573">
        <w:rPr>
          <w:noProof/>
        </w:rPr>
        <w:t>5</w:t>
      </w:r>
      <w:r w:rsidR="009C4737">
        <w:rPr>
          <w:noProof/>
        </w:rPr>
        <w:t>)</w:t>
      </w:r>
      <w:r w:rsidR="009C4737">
        <w:fldChar w:fldCharType="end"/>
      </w:r>
      <w:r w:rsidRPr="00AF1438">
        <w:t xml:space="preserve">. In </w:t>
      </w:r>
      <w:r w:rsidR="00E84BA2">
        <w:t>the Cambridge series, and this seri</w:t>
      </w:r>
      <w:r w:rsidR="00E84BA2">
        <w:t xml:space="preserve">es, in </w:t>
      </w:r>
      <w:r w:rsidRPr="00AF1438">
        <w:t xml:space="preserve">a significant proportion of cases, </w:t>
      </w:r>
      <w:r w:rsidR="00E84BA2">
        <w:t xml:space="preserve">and </w:t>
      </w:r>
      <w:r w:rsidRPr="00AF1438">
        <w:t xml:space="preserve">in some subgroups exceeding 50% at 4 years, </w:t>
      </w:r>
      <w:r w:rsidR="00E84BA2">
        <w:t>therapeutic</w:t>
      </w:r>
      <w:r w:rsidR="00E84BA2" w:rsidRPr="00AF1438">
        <w:t xml:space="preserve"> </w:t>
      </w:r>
      <w:r w:rsidRPr="00AF1438">
        <w:t xml:space="preserve">failure was observed. This presented as sac expansion with or without endoleak, graft migration, or type 1a/b endoleak. In some cases, patients presented with secondary aneurysm rupture, which in a small number of cases proved fatal. In some of these cases </w:t>
      </w:r>
      <w:r>
        <w:t xml:space="preserve">imaging in the days prior to rupture had not revealed any </w:t>
      </w:r>
      <w:r w:rsidR="00A41528">
        <w:t>complication</w:t>
      </w:r>
      <w:r>
        <w:t>.</w:t>
      </w:r>
    </w:p>
    <w:p w14:paraId="5BCD797D" w14:textId="77777777" w:rsidR="008E32B5" w:rsidRPr="00AF1438" w:rsidRDefault="008E32B5" w:rsidP="008E32B5">
      <w:pPr>
        <w:spacing w:line="480" w:lineRule="auto"/>
      </w:pPr>
    </w:p>
    <w:p w14:paraId="74BAA4D9" w14:textId="01667E84" w:rsidR="008E32B5" w:rsidRPr="00AF1438" w:rsidRDefault="008E32B5" w:rsidP="008E32B5">
      <w:pPr>
        <w:spacing w:line="480" w:lineRule="auto"/>
      </w:pPr>
      <w:r w:rsidRPr="00AF1438">
        <w:t xml:space="preserve">The rate of secondary aneurysm rupture in this study is higher than reported for EVAR devices. </w:t>
      </w:r>
      <w:r>
        <w:t>The</w:t>
      </w:r>
      <w:r w:rsidRPr="00AF1438">
        <w:t xml:space="preserve"> rupture rate for EVAS </w:t>
      </w:r>
      <w:r>
        <w:t>treating</w:t>
      </w:r>
      <w:r w:rsidRPr="00AF1438">
        <w:t xml:space="preserve"> </w:t>
      </w:r>
      <w:r w:rsidR="00A41528">
        <w:t xml:space="preserve">elective and non-elective </w:t>
      </w:r>
      <w:r w:rsidRPr="00AF1438">
        <w:t>intact, infrarenal AAA was 2.44 per 100 patient</w:t>
      </w:r>
      <w:r>
        <w:t>-</w:t>
      </w:r>
      <w:r w:rsidRPr="00AF1438">
        <w:t>years</w:t>
      </w:r>
      <w:r w:rsidR="00A41528">
        <w:t xml:space="preserve">, </w:t>
      </w:r>
      <w:r w:rsidRPr="00AF1438">
        <w:t>and 1.87 ruptures per 100 patient</w:t>
      </w:r>
      <w:r>
        <w:t>-</w:t>
      </w:r>
      <w:r w:rsidRPr="00AF1438">
        <w:t xml:space="preserve">years for elective cases. This figure </w:t>
      </w:r>
      <w:r>
        <w:t>mirrors</w:t>
      </w:r>
      <w:r w:rsidRPr="00AF1438">
        <w:t xml:space="preserve"> that reported in the Cambridge EVAS series of 2.4 ruptures per 100 patient</w:t>
      </w:r>
      <w:r>
        <w:t>-</w:t>
      </w:r>
      <w:r w:rsidRPr="00AF1438">
        <w:t xml:space="preserve">years </w:t>
      </w:r>
      <w:r w:rsidRPr="00AF1438">
        <w:fldChar w:fldCharType="begin"/>
      </w:r>
      <w:r w:rsidR="00ED6BE9">
        <w:instrText xml:space="preserve"> ADDIN EN.CITE &lt;EndNote&gt;&lt;Cite&gt;&lt;Author&gt;Harrison&lt;/Author&gt;&lt;Year&gt;2018&lt;/Year&gt;&lt;IDText&gt;Editor&amp;apos;s Choice - Mid-term Migration and Device Failure Following Endovascular Aneurysm Sealing with the Nellix Stent Graft System - a Single Centre Experience&lt;/IDText&gt;&lt;DisplayText&gt;(24)&lt;/DisplayText&gt;&lt;record&gt;&lt;dates&gt;&lt;pub-dates&gt;&lt;date&gt;Sep&lt;/date&gt;&lt;/pub-dates&gt;&lt;year&gt;2018&lt;/year&gt;&lt;/dates&gt;&lt;keywords&gt;&lt;keyword&gt;Abdominal aortic aneurysm&lt;/keyword&gt;&lt;keyword&gt;Evas&lt;/keyword&gt;&lt;keyword&gt;Endoleak&lt;/keyword&gt;&lt;keyword&gt;Endovascular sealing&lt;/keyword&gt;&lt;keyword&gt;Graft failure&lt;/keyword&gt;&lt;keyword&gt;Nellix&lt;/keyword&gt;&lt;/keywords&gt;&lt;urls&gt;&lt;related-urls&gt;&lt;url&gt;https://www.ncbi.nlm.nih.gov/pubmed/30190039&lt;/url&gt;&lt;/related-urls&gt;&lt;/urls&gt;&lt;isbn&gt;1532-2165 (Electronic)&amp;#xD;1078-5884 (Linking)&lt;/isbn&gt;&lt;titles&gt;&lt;title&gt;Editor&amp;apos;s Choice - Mid-term Migration and Device Failure Following Endovascular Aneurysm Sealing with the Nellix Stent Graft System - a Single Centre Experience&lt;/title&gt;&lt;secondary-title&gt;Eur J Vasc Endovasc Surg&lt;/secondary-title&gt;&lt;/titles&gt;&lt;pages&gt;342-348&lt;/pages&gt;&lt;number&gt;3&lt;/number&gt;&lt;contributors&gt;&lt;authors&gt;&lt;author&gt;Harrison, S. C.&lt;/author&gt;&lt;author&gt;Winterbottom, A. J.&lt;/author&gt;&lt;author&gt;Coughlin, P. A.&lt;/author&gt;&lt;author&gt;Hayes, P. D.&lt;/author&gt;&lt;author&gt;Boyle, J. R.&lt;/author&gt;&lt;/authors&gt;&lt;/contributors&gt;&lt;edition&gt;2018/09/08&lt;/edition&gt;&lt;added-date format="utc"&gt;1539946589&lt;/added-date&gt;&lt;ref-type name="Journal Article"&gt;17&lt;/ref-type&gt;&lt;auth-address&gt;Division of Vascular and Endovascular Surgery, Addenbrooke&amp;apos;s Hospital, Cambridge University Hospital Trust, Cambridge, UK. Electronic address: seamus.harrison@addenbrookes.nhs.uk.&amp;#xD;Division of Vascular and Endovascular Surgery, Addenbrooke&amp;apos;s Hospital, Cambridge University Hospital Trust, Cambridge, UK.&lt;/auth-address&gt;&lt;rec-number&gt;603&lt;/rec-number&gt;&lt;last-updated-date format="utc"&gt;1539946589&lt;/last-updated-date&gt;&lt;accession-num&gt;30190039&lt;/accession-num&gt;&lt;electronic-resource-num&gt;10.1016/j.ejvs.2018.06.031&lt;/electronic-resource-num&gt;&lt;volume&gt;56&lt;/volume&gt;&lt;/record&gt;&lt;/Cite&gt;&lt;/EndNote&gt;</w:instrText>
      </w:r>
      <w:r w:rsidRPr="00AF1438">
        <w:fldChar w:fldCharType="separate"/>
      </w:r>
      <w:r w:rsidR="00ED6BE9">
        <w:rPr>
          <w:noProof/>
        </w:rPr>
        <w:t>(2</w:t>
      </w:r>
      <w:r w:rsidR="00450573">
        <w:rPr>
          <w:noProof/>
        </w:rPr>
        <w:t>5</w:t>
      </w:r>
      <w:r w:rsidR="00ED6BE9">
        <w:rPr>
          <w:noProof/>
        </w:rPr>
        <w:t>)</w:t>
      </w:r>
      <w:r w:rsidRPr="00AF1438">
        <w:fldChar w:fldCharType="end"/>
      </w:r>
      <w:r w:rsidRPr="00AF1438">
        <w:t xml:space="preserve">. By comparison, </w:t>
      </w:r>
      <w:r w:rsidR="00A41528">
        <w:t>a</w:t>
      </w:r>
      <w:r w:rsidR="00A41528" w:rsidRPr="00AF1438">
        <w:t xml:space="preserve"> </w:t>
      </w:r>
      <w:r w:rsidRPr="00AF1438">
        <w:t xml:space="preserve">late </w:t>
      </w:r>
      <w:r w:rsidR="00A41528">
        <w:t xml:space="preserve">secondary </w:t>
      </w:r>
      <w:r w:rsidRPr="00AF1438">
        <w:t>rupture rate of 0.6 per 100 patient</w:t>
      </w:r>
      <w:r>
        <w:t>-y</w:t>
      </w:r>
      <w:r w:rsidRPr="00AF1438">
        <w:t>ears w</w:t>
      </w:r>
      <w:r>
        <w:t>as</w:t>
      </w:r>
      <w:r w:rsidRPr="00AF1438">
        <w:t xml:space="preserve"> reported in the UK EVAR trials</w:t>
      </w:r>
      <w:r w:rsidRPr="00AF1438">
        <w:fldChar w:fldCharType="begin"/>
      </w:r>
      <w:r>
        <w:instrText xml:space="preserve"> ADDIN EN.CITE &lt;EndNote&gt;&lt;Cite&gt;&lt;Author&gt;Wyss&lt;/Author&gt;&lt;Year&gt;2010&lt;/Year&gt;&lt;IDText&gt;Rate and predictability of graft rupture after endovascular and open abdominal aortic aneurysm repair: data from the EVAR Trials&lt;/IDText&gt;&lt;DisplayText&gt;(28)&lt;/DisplayText&gt;&lt;record&gt;&lt;dates&gt;&lt;pub-dates&gt;&lt;date&gt;Nov&lt;/date&gt;&lt;/pub-dates&gt;&lt;year&gt;2010&lt;/year&gt;&lt;/dates&gt;&lt;keywords&gt;&lt;keyword&gt;Aged&lt;/keyword&gt;&lt;keyword&gt;Aged, 80 and over&lt;/keyword&gt;&lt;keyword&gt;Aortic Aneurysm, Abdominal/*surgery&lt;/keyword&gt;&lt;keyword&gt;Aortic Rupture/*epidemiology&lt;/keyword&gt;&lt;keyword&gt;Blood Vessel Prosthesis Implantation/*methods&lt;/keyword&gt;&lt;keyword&gt;Clinical Trials as Topic&lt;/keyword&gt;&lt;keyword&gt;Female&lt;/keyword&gt;&lt;keyword&gt;Humans&lt;/keyword&gt;&lt;keyword&gt;Incidence&lt;/keyword&gt;&lt;keyword&gt;Male&lt;/keyword&gt;&lt;keyword&gt;Middle Aged&lt;/keyword&gt;&lt;keyword&gt;Postoperative Complications/*epidemiology&lt;/keyword&gt;&lt;keyword&gt;Predictive Value of Tests&lt;/keyword&gt;&lt;keyword&gt;Proportional Hazards Models&lt;/keyword&gt;&lt;keyword&gt;*Prosthesis Failure&lt;/keyword&gt;&lt;keyword&gt;United Kingdom/epidemiology&lt;/keyword&gt;&lt;/keywords&gt;&lt;urls&gt;&lt;related-urls&gt;&lt;url&gt;https://www.ncbi.nlm.nih.gov/pubmed/21037436&lt;/url&gt;&lt;/related-urls&gt;&lt;/urls&gt;&lt;isbn&gt;1528-1140 (Electronic)&amp;#xD;0003-4932 (Linking)&lt;/isbn&gt;&lt;titles&gt;&lt;title&gt;Rate and predictability of graft rupture after endovascular and open abdominal aortic aneurysm repair: data from the EVAR Trials&lt;/title&gt;&lt;secondary-title&gt;Ann Surg&lt;/secondary-title&gt;&lt;/titles&gt;&lt;pages&gt;805-12&lt;/pages&gt;&lt;number&gt;5&lt;/number&gt;&lt;contributors&gt;&lt;authors&gt;&lt;author&gt;Wyss, T. R.&lt;/author&gt;&lt;author&gt;Brown, L. C.&lt;/author&gt;&lt;author&gt;Powell, J. T.&lt;/author&gt;&lt;author&gt;Greenhalgh, R. M.&lt;/author&gt;&lt;/authors&gt;&lt;/contributors&gt;&lt;edition&gt;2010/11/03&lt;/edition&gt;&lt;added-date format="utc"&gt;1516250418&lt;/added-date&gt;&lt;ref-type name="Journal Article"&gt;17&lt;/ref-type&gt;&lt;auth-address&gt;Vascular Surgery Research Group, Imperial College, London, United Kingdom.&lt;/auth-address&gt;&lt;rec-number&gt;334&lt;/rec-number&gt;&lt;last-updated-date format="utc"&gt;1516250418&lt;/last-updated-date&gt;&lt;accession-num&gt;21037436&lt;/accession-num&gt;&lt;electronic-resource-num&gt;10.1097/SLA.0b013e3181fcb44a&lt;/electronic-resource-num&gt;&lt;volume&gt;252&lt;/volume&gt;&lt;/record&gt;&lt;/Cite&gt;&lt;/EndNote&gt;</w:instrText>
      </w:r>
      <w:r w:rsidRPr="00AF1438">
        <w:fldChar w:fldCharType="separate"/>
      </w:r>
      <w:r>
        <w:rPr>
          <w:noProof/>
        </w:rPr>
        <w:t>(2</w:t>
      </w:r>
      <w:r w:rsidR="00450573">
        <w:rPr>
          <w:noProof/>
        </w:rPr>
        <w:t>9</w:t>
      </w:r>
      <w:r>
        <w:rPr>
          <w:noProof/>
        </w:rPr>
        <w:t>)</w:t>
      </w:r>
      <w:r w:rsidRPr="00AF1438">
        <w:fldChar w:fldCharType="end"/>
      </w:r>
      <w:r w:rsidRPr="00AF1438">
        <w:t xml:space="preserve">. On this basis it would appear that EVAS is less effective at preventing aortic rupture than EVAR, although the authors believe that the morphologies are unlikely to be comparable between studies, which would affect the expected complication rates. </w:t>
      </w:r>
      <w:r w:rsidR="00A41528">
        <w:t xml:space="preserve">The results from Cambridge and those presented here open a </w:t>
      </w:r>
      <w:r w:rsidR="00A41528">
        <w:t>debate as to whether</w:t>
      </w:r>
      <w:r w:rsidRPr="00AF1438">
        <w:t xml:space="preserve"> </w:t>
      </w:r>
      <w:r w:rsidR="00A41528">
        <w:t>EVAS</w:t>
      </w:r>
      <w:r w:rsidRPr="00AF1438">
        <w:t xml:space="preserve"> </w:t>
      </w:r>
      <w:r w:rsidR="00A41528">
        <w:t>is equally as</w:t>
      </w:r>
      <w:r w:rsidRPr="00AF1438">
        <w:t xml:space="preserve"> effective</w:t>
      </w:r>
      <w:r w:rsidR="00A41528">
        <w:t xml:space="preserve"> at</w:t>
      </w:r>
      <w:r w:rsidRPr="00AF1438">
        <w:t xml:space="preserve"> prevent</w:t>
      </w:r>
      <w:r w:rsidR="00A41528">
        <w:t>ing</w:t>
      </w:r>
      <w:r w:rsidRPr="00AF1438">
        <w:t xml:space="preserve"> aneurysm rupture</w:t>
      </w:r>
      <w:r w:rsidR="00A41528">
        <w:t xml:space="preserve"> in follow-up</w:t>
      </w:r>
      <w:r w:rsidR="00A41528">
        <w:t xml:space="preserve"> </w:t>
      </w:r>
      <w:r w:rsidR="00A41528">
        <w:t>as</w:t>
      </w:r>
      <w:r w:rsidR="00A41528">
        <w:t xml:space="preserve"> other treatment m</w:t>
      </w:r>
      <w:r w:rsidR="00A41528">
        <w:t>ethods, including EVAR and open aneurysm repair</w:t>
      </w:r>
      <w:r w:rsidRPr="00AF1438">
        <w:t>.</w:t>
      </w:r>
    </w:p>
    <w:p w14:paraId="3752FD03" w14:textId="77777777" w:rsidR="008E32B5" w:rsidRPr="00AF1438" w:rsidRDefault="008E32B5" w:rsidP="008E32B5">
      <w:pPr>
        <w:spacing w:line="480" w:lineRule="auto"/>
      </w:pPr>
    </w:p>
    <w:p w14:paraId="05C13063" w14:textId="3F2497C4" w:rsidR="008E32B5" w:rsidRPr="00AF1438" w:rsidRDefault="008E32B5" w:rsidP="008E32B5">
      <w:pPr>
        <w:spacing w:line="480" w:lineRule="auto"/>
      </w:pPr>
      <w:r w:rsidRPr="00AF1438">
        <w:t>A significant burden of type 1b endoleaks w</w:t>
      </w:r>
      <w:r>
        <w:t>as</w:t>
      </w:r>
      <w:r w:rsidRPr="00AF1438">
        <w:t xml:space="preserve"> seen and significantly associated with sac expansion. This was almost certainly due to the short graft lengths available in the early </w:t>
      </w:r>
      <w:r w:rsidRPr="00AF1438">
        <w:lastRenderedPageBreak/>
        <w:t xml:space="preserve">iteration of the </w:t>
      </w:r>
      <w:r w:rsidR="00A41528">
        <w:t xml:space="preserve">Nellix </w:t>
      </w:r>
      <w:r w:rsidRPr="00AF1438">
        <w:t>device and the fact that the endobag was not fixed to the stent distally</w:t>
      </w:r>
      <w:r w:rsidR="00A41528">
        <w:t xml:space="preserve">. These </w:t>
      </w:r>
      <w:r w:rsidR="00A41528">
        <w:t>may have meant that the</w:t>
      </w:r>
      <w:r w:rsidRPr="00AF1438">
        <w:t xml:space="preserve"> </w:t>
      </w:r>
      <w:r>
        <w:t xml:space="preserve">sealing </w:t>
      </w:r>
      <w:r w:rsidR="00A41528">
        <w:t xml:space="preserve">in </w:t>
      </w:r>
      <w:r>
        <w:t>the common iliac artery</w:t>
      </w:r>
      <w:r w:rsidRPr="00AF1438">
        <w:t xml:space="preserve"> at the primary procedure</w:t>
      </w:r>
      <w:r w:rsidR="00A41528">
        <w:t xml:space="preserve"> was insufficient</w:t>
      </w:r>
      <w:r>
        <w:t xml:space="preserve">, </w:t>
      </w:r>
      <w:r w:rsidR="00A41528">
        <w:t xml:space="preserve">potentially </w:t>
      </w:r>
      <w:r w:rsidRPr="00AF1438">
        <w:t xml:space="preserve">leading to endoleak in follow-up. Whether there is a conceptual </w:t>
      </w:r>
      <w:r w:rsidR="00A41528">
        <w:t>debate to be had regarding the role of</w:t>
      </w:r>
      <w:r w:rsidR="00A41528" w:rsidRPr="00AF1438">
        <w:t xml:space="preserve"> </w:t>
      </w:r>
      <w:r w:rsidR="00A41528">
        <w:t>vessel</w:t>
      </w:r>
      <w:r w:rsidR="00A41528" w:rsidRPr="00AF1438">
        <w:t xml:space="preserve"> </w:t>
      </w:r>
      <w:r w:rsidRPr="00AF1438">
        <w:t xml:space="preserve">sealing with polymer as opposed to more traditional sealing stents is unclear, but </w:t>
      </w:r>
      <w:r w:rsidR="00A41528">
        <w:t>a</w:t>
      </w:r>
      <w:r w:rsidRPr="00AF1438">
        <w:t xml:space="preserve"> high rate of </w:t>
      </w:r>
      <w:r>
        <w:t>t</w:t>
      </w:r>
      <w:r w:rsidRPr="00AF1438">
        <w:t xml:space="preserve">ype 1b endoleaks </w:t>
      </w:r>
      <w:r w:rsidR="00A41528">
        <w:t>was observed in this series</w:t>
      </w:r>
      <w:r w:rsidRPr="00AF1438">
        <w:t xml:space="preserve">. </w:t>
      </w:r>
    </w:p>
    <w:p w14:paraId="5F6A06B4" w14:textId="77777777" w:rsidR="008E32B5" w:rsidRPr="00AF1438" w:rsidRDefault="008E32B5" w:rsidP="008E32B5">
      <w:pPr>
        <w:spacing w:line="480" w:lineRule="auto"/>
      </w:pPr>
    </w:p>
    <w:p w14:paraId="018FFED6" w14:textId="1965482F" w:rsidR="008E32B5" w:rsidRPr="00AF1438" w:rsidRDefault="008E32B5" w:rsidP="008E32B5">
      <w:pPr>
        <w:spacing w:line="480" w:lineRule="auto"/>
      </w:pPr>
      <w:r w:rsidRPr="00AF1438">
        <w:t xml:space="preserve">The incidence of type 2 endoleaks </w:t>
      </w:r>
      <w:r w:rsidR="00A41528">
        <w:t>was</w:t>
      </w:r>
      <w:r w:rsidRPr="00AF1438">
        <w:t xml:space="preserve"> low, at 3.4% across the entire cohort. This compare</w:t>
      </w:r>
      <w:r w:rsidR="00A41528">
        <w:t>d</w:t>
      </w:r>
      <w:r w:rsidRPr="00AF1438">
        <w:t xml:space="preserve"> well with 16.8% and 14.6% at midterm follow-up using older (pre-2004) and newer EVAR stent grafts in a study of 1412 patients</w:t>
      </w:r>
      <w:r w:rsidRPr="00AF1438">
        <w:fldChar w:fldCharType="begin">
          <w:fldData xml:space="preserve">PEVuZE5vdGU+PENpdGU+PEF1dGhvcj5WZXJ6aW5pPC9BdXRob3I+PFllYXI+MjAxNDwvWWVhcj48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=
</w:fldData>
        </w:fldChar>
      </w:r>
      <w:r>
        <w:instrText xml:space="preserve"> ADDIN EN.CITE </w:instrText>
      </w:r>
      <w:r>
        <w:fldChar w:fldCharType="begin">
          <w:fldData xml:space="preserve">PEVuZE5vdGU+PENpdGU+PEF1dGhvcj5WZXJ6aW5pPC9BdXRob3I+PFllYXI+MjAxNDwvWWVhcj48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=
</w:fldData>
        </w:fldChar>
      </w:r>
      <w:r>
        <w:instrText xml:space="preserve"> ADDIN EN.CITE.DATA </w:instrText>
      </w:r>
      <w:r>
        <w:fldChar w:fldCharType="end"/>
      </w:r>
      <w:r w:rsidRPr="00AF1438">
        <w:fldChar w:fldCharType="separate"/>
      </w:r>
      <w:r>
        <w:rPr>
          <w:noProof/>
        </w:rPr>
        <w:t>(</w:t>
      </w:r>
      <w:r w:rsidR="00450573">
        <w:rPr>
          <w:noProof/>
        </w:rPr>
        <w:t>30</w:t>
      </w:r>
      <w:r>
        <w:rPr>
          <w:noProof/>
        </w:rPr>
        <w:t>)</w:t>
      </w:r>
      <w:r w:rsidRPr="00AF1438">
        <w:fldChar w:fldCharType="end"/>
      </w:r>
      <w:r w:rsidRPr="00AF1438">
        <w:t>. It would appear that the concept of sac filling could be of benefit in preventing type 2 endoleaks</w:t>
      </w:r>
      <w:r w:rsidR="00A41528">
        <w:t xml:space="preserve">, and </w:t>
      </w:r>
      <w:r w:rsidR="00A41528">
        <w:t xml:space="preserve">in the authors’ opinion </w:t>
      </w:r>
      <w:r w:rsidR="00A41528">
        <w:t xml:space="preserve">this remains a significant </w:t>
      </w:r>
      <w:r w:rsidR="00A41528">
        <w:t>target</w:t>
      </w:r>
      <w:r w:rsidR="00A41528">
        <w:t xml:space="preserve"> </w:t>
      </w:r>
      <w:r w:rsidR="00A41528">
        <w:t>for</w:t>
      </w:r>
      <w:r w:rsidR="00A41528">
        <w:t xml:space="preserve"> technological </w:t>
      </w:r>
      <w:r w:rsidR="00A41528">
        <w:t>advancement in endovascular therapies for ane</w:t>
      </w:r>
      <w:r w:rsidR="009248C8">
        <w:t>u</w:t>
      </w:r>
      <w:r w:rsidR="00A41528">
        <w:t>rysm care</w:t>
      </w:r>
      <w:r w:rsidRPr="00AF1438">
        <w:t>.</w:t>
      </w:r>
    </w:p>
    <w:p w14:paraId="0C300A3F" w14:textId="77777777" w:rsidR="008E32B5" w:rsidRPr="00AF1438" w:rsidRDefault="008E32B5" w:rsidP="008E32B5">
      <w:pPr>
        <w:spacing w:line="480" w:lineRule="auto"/>
        <w:rPr>
          <w:b/>
          <w:sz w:val="28"/>
          <w:szCs w:val="28"/>
        </w:rPr>
      </w:pPr>
    </w:p>
    <w:p w14:paraId="2A05D6B3" w14:textId="71025CF6" w:rsidR="008E32B5" w:rsidRDefault="008E32B5" w:rsidP="008E32B5">
      <w:pPr>
        <w:spacing w:line="480" w:lineRule="auto"/>
      </w:pPr>
      <w:r w:rsidRPr="00AF1438">
        <w:t xml:space="preserve">Delineating known complications in the setting of a novel device presents challenges, in particular </w:t>
      </w:r>
      <w:r>
        <w:t>detecting</w:t>
      </w:r>
      <w:r w:rsidRPr="00AF1438">
        <w:t xml:space="preserve"> type 1a endoleak. </w:t>
      </w:r>
      <w:r>
        <w:t>E</w:t>
      </w:r>
      <w:r w:rsidRPr="00AF1438">
        <w:t xml:space="preserve">ndoleaks with EVAS are </w:t>
      </w:r>
      <w:r w:rsidR="00A77C42">
        <w:t xml:space="preserve">potentially more </w:t>
      </w:r>
      <w:r w:rsidRPr="00AF1438">
        <w:t xml:space="preserve">difficult to detect </w:t>
      </w:r>
      <w:r>
        <w:t>intraoperatively and immediately postoperatively</w:t>
      </w:r>
      <w:r w:rsidR="00A77C42">
        <w:t xml:space="preserve"> in particular if contrast has been used in the filling of the endobags</w:t>
      </w:r>
      <w:r w:rsidRPr="00AF1438">
        <w:t xml:space="preserve">. They </w:t>
      </w:r>
      <w:r w:rsidR="00A77C42">
        <w:t xml:space="preserve">may become </w:t>
      </w:r>
      <w:r>
        <w:t>clearer</w:t>
      </w:r>
      <w:r w:rsidRPr="00AF1438">
        <w:t xml:space="preserve"> beyond three months postoperatively in follow-up as the appearance of the endobag changes.  The location of endoleaks is different from that seen with bifurcated EVAR devices, for example, contrast enhancement may be seen at the peripheries of the aneurysm sac (between the endobag and the sac), or in the cleft in between the endobags, and </w:t>
      </w:r>
      <w:r w:rsidR="00A77C42">
        <w:t xml:space="preserve">may </w:t>
      </w:r>
      <w:r w:rsidRPr="00AF1438">
        <w:t>precede stent separation</w:t>
      </w:r>
      <w:r w:rsidR="00A77C42">
        <w:t xml:space="preserve"> </w:t>
      </w:r>
      <w:r w:rsidRPr="00AF1438">
        <w:fldChar w:fldCharType="begin">
          <w:fldData xml:space="preserve">PEVuZE5vdGU+PENpdGU+PEF1dGhvcj5LYXJ0aGlrZXNhbGluZ2FtPC9BdXRob3I+PFllYXI+MjAx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</w:fldData>
        </w:fldChar>
      </w:r>
      <w:r>
        <w:instrText xml:space="preserve"> ADDIN EN.CITE </w:instrText>
      </w:r>
      <w:r>
        <w:fldChar w:fldCharType="begin">
          <w:fldData xml:space="preserve">PEVuZE5vdGU+PENpdGU+PEF1dGhvcj5LYXJ0aGlrZXNhbGluZ2FtPC9BdXRob3I+PFllYXI+MjAx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</w:fldData>
        </w:fldChar>
      </w:r>
      <w:r>
        <w:instrText xml:space="preserve"> ADDIN EN.CITE.DATA </w:instrText>
      </w:r>
      <w:r>
        <w:fldChar w:fldCharType="end"/>
      </w:r>
      <w:r w:rsidRPr="00AF1438">
        <w:fldChar w:fldCharType="separate"/>
      </w:r>
      <w:r>
        <w:rPr>
          <w:noProof/>
        </w:rPr>
        <w:t>(3</w:t>
      </w:r>
      <w:r w:rsidR="00450573">
        <w:rPr>
          <w:noProof/>
        </w:rPr>
        <w:t>1</w:t>
      </w:r>
      <w:r>
        <w:rPr>
          <w:noProof/>
        </w:rPr>
        <w:t>-3</w:t>
      </w:r>
      <w:r w:rsidR="00450573">
        <w:rPr>
          <w:noProof/>
        </w:rPr>
        <w:t>3</w:t>
      </w:r>
      <w:r>
        <w:rPr>
          <w:noProof/>
        </w:rPr>
        <w:t>)</w:t>
      </w:r>
      <w:r w:rsidRPr="00AF1438">
        <w:fldChar w:fldCharType="end"/>
      </w:r>
      <w:r w:rsidRPr="00AF1438">
        <w:t xml:space="preserve">. Once detected there is the issue of how to treat them. The </w:t>
      </w:r>
      <w:r>
        <w:t>2-</w:t>
      </w:r>
      <w:r w:rsidRPr="00AF1438">
        <w:t>stent configuration of the Nellix system limits the options in terms of reinterventions</w:t>
      </w:r>
      <w:r w:rsidR="00A77C42">
        <w:t>, precluding the use of fenestrated of conven</w:t>
      </w:r>
      <w:r w:rsidR="00A77C42">
        <w:t>tional aortic cuff de</w:t>
      </w:r>
      <w:r w:rsidR="009248C8">
        <w:t>v</w:t>
      </w:r>
      <w:r w:rsidR="00A77C42">
        <w:t>ices. Options include</w:t>
      </w:r>
      <w:r w:rsidRPr="00AF1438">
        <w:t xml:space="preserve"> endoleak embolisation, NINA, ChNINA or graft explantation.</w:t>
      </w:r>
    </w:p>
    <w:p w14:paraId="3D0A5EC4" w14:textId="77777777" w:rsidR="008E32B5" w:rsidRDefault="008E32B5" w:rsidP="008E32B5">
      <w:pPr>
        <w:spacing w:line="480" w:lineRule="auto"/>
        <w:rPr>
          <w:b/>
          <w:sz w:val="28"/>
          <w:szCs w:val="28"/>
        </w:rPr>
      </w:pPr>
    </w:p>
    <w:p w14:paraId="51E25D35" w14:textId="5A7D600C" w:rsidR="008E32B5" w:rsidRPr="00673170" w:rsidRDefault="008E32B5" w:rsidP="008E32B5">
      <w:pPr>
        <w:spacing w:line="480" w:lineRule="auto"/>
      </w:pPr>
      <w:r w:rsidRPr="00AF1438">
        <w:t>Reinterventions for neck</w:t>
      </w:r>
      <w:r>
        <w:t>-</w:t>
      </w:r>
      <w:r w:rsidRPr="00AF1438">
        <w:t>related complications were managed through a range of strategies</w:t>
      </w:r>
      <w:r>
        <w:t xml:space="preserve">, </w:t>
      </w:r>
      <w:r w:rsidRPr="00AF1438">
        <w:t xml:space="preserve">selected on the basis of the </w:t>
      </w:r>
      <w:r w:rsidR="00A77C42">
        <w:t xml:space="preserve">morphology </w:t>
      </w:r>
      <w:r w:rsidRPr="00AF1438">
        <w:t xml:space="preserve">and patient fitness. In some </w:t>
      </w:r>
      <w:proofErr w:type="gramStart"/>
      <w:r w:rsidRPr="00AF1438">
        <w:t>cases</w:t>
      </w:r>
      <w:proofErr w:type="gramEnd"/>
      <w:r w:rsidRPr="00AF1438">
        <w:t xml:space="preserve"> graft explantation was undertaken</w:t>
      </w:r>
      <w:r w:rsidR="00A77C42">
        <w:t>. This i</w:t>
      </w:r>
      <w:r w:rsidRPr="00AF1438">
        <w:t xml:space="preserve">s </w:t>
      </w:r>
      <w:r>
        <w:t xml:space="preserve">now </w:t>
      </w:r>
      <w:r w:rsidRPr="00AF1438">
        <w:t>the primary mode of managing</w:t>
      </w:r>
      <w:r w:rsidR="00A77C42">
        <w:t xml:space="preserve"> therapeutic</w:t>
      </w:r>
      <w:r w:rsidRPr="00AF1438">
        <w:t xml:space="preserve"> failure in our unit</w:t>
      </w:r>
      <w:r w:rsidR="00A77C42">
        <w:t xml:space="preserve"> in a patient deemed physiologically fit</w:t>
      </w:r>
      <w:r w:rsidRPr="00AF1438">
        <w:t xml:space="preserve">. </w:t>
      </w:r>
      <w:r w:rsidR="00A77C42">
        <w:t>This is subsequent to the</w:t>
      </w:r>
      <w:r w:rsidRPr="00AF1438">
        <w:t xml:space="preserve"> observed further migration and type 1a endoleak</w:t>
      </w:r>
      <w:r w:rsidR="00A77C42">
        <w:t xml:space="preserve"> rate</w:t>
      </w:r>
      <w:r w:rsidRPr="00AF1438">
        <w:t xml:space="preserve"> </w:t>
      </w:r>
      <w:r w:rsidR="00A77C42">
        <w:t>following</w:t>
      </w:r>
      <w:r w:rsidRPr="00AF1438">
        <w:t xml:space="preserve"> </w:t>
      </w:r>
      <w:r w:rsidR="00A77C42">
        <w:t xml:space="preserve">a </w:t>
      </w:r>
      <w:r w:rsidRPr="00AF1438">
        <w:t>NINA strategy</w:t>
      </w:r>
      <w:r w:rsidR="00A77C42">
        <w:t xml:space="preserve"> in this series</w:t>
      </w:r>
      <w:r w:rsidRPr="00AF1438">
        <w:t>. There appears to be a more robust solution using ChNINA, but this is a very significant revisional procedure and is reserved for those unfit for graft explantation</w:t>
      </w:r>
      <w:r w:rsidR="00A77C42">
        <w:t xml:space="preserve"> in our unit</w:t>
      </w:r>
      <w:r w:rsidRPr="00AF1438">
        <w:t xml:space="preserve">. Other patients underwent embolisation, but we have observed recurrent endoleak, with a third </w:t>
      </w:r>
      <w:r w:rsidR="00A77C42">
        <w:t xml:space="preserve">of patients in this cohort </w:t>
      </w:r>
      <w:r w:rsidRPr="00AF1438">
        <w:t>requiring repeat embolisation.</w:t>
      </w:r>
    </w:p>
    <w:p w14:paraId="741E8DDF" w14:textId="77777777" w:rsidR="008E32B5" w:rsidRPr="00AF1438" w:rsidRDefault="008E32B5" w:rsidP="008E32B5">
      <w:pPr>
        <w:spacing w:line="480" w:lineRule="auto"/>
      </w:pPr>
    </w:p>
    <w:p w14:paraId="53359920" w14:textId="1DA21B43" w:rsidR="008E32B5" w:rsidRDefault="008E32B5" w:rsidP="008E32B5">
      <w:pPr>
        <w:spacing w:line="480" w:lineRule="auto"/>
      </w:pPr>
      <w:r>
        <w:t>Off</w:t>
      </w:r>
      <w:r w:rsidRPr="00AF1438">
        <w:t xml:space="preserve">-label applications of the EVAS device with chimneys and for iliac aneurysms have performed no worse than the intended infrarenal use, </w:t>
      </w:r>
      <w:r w:rsidR="00A77C42">
        <w:t xml:space="preserve">suggesting it may still represent a therapeutic option for selected </w:t>
      </w:r>
      <w:r w:rsidRPr="00AF1438">
        <w:t xml:space="preserve">more complex aortic morphologies. </w:t>
      </w:r>
      <w:r w:rsidR="00E626C9">
        <w:t>Therapeutic</w:t>
      </w:r>
      <w:r w:rsidR="00E626C9" w:rsidRPr="00AF1438">
        <w:t xml:space="preserve"> </w:t>
      </w:r>
      <w:r w:rsidRPr="00AF1438">
        <w:t>failure was observed at a lower rate in both the ChEVAS and iliac use at 12.88 and 0.31 failures per 100 patient</w:t>
      </w:r>
      <w:r>
        <w:t>-</w:t>
      </w:r>
      <w:r w:rsidRPr="00AF1438">
        <w:t>years as compared with 14.22 for the infrarenal cohort. The rates of secondary aortic rupture were also lower with these applications</w:t>
      </w:r>
      <w:r w:rsidR="009248C8">
        <w:t xml:space="preserve"> at</w:t>
      </w:r>
      <w:r w:rsidRPr="00AF1438">
        <w:t xml:space="preserve"> 1.36 and 0 ruptures per 100 patient years for the ChEVAS and iliac groups respectively</w:t>
      </w:r>
      <w:r>
        <w:t>,</w:t>
      </w:r>
      <w:r w:rsidRPr="00AF1438">
        <w:t xml:space="preserve"> compared with 2.44 for the infrarenal cohort. It is recognised however, that the most serious complications have largely occurred after 2 years and the follow-up for these off-label applications lags behind that for the infrarenal treatments. It is possible therefore that these have simply not yet been observed, and longer follow-up is required</w:t>
      </w:r>
      <w:r>
        <w:t>.</w:t>
      </w:r>
    </w:p>
    <w:p w14:paraId="3577C0FC" w14:textId="1F9C4FF6" w:rsidR="00505FA0" w:rsidRDefault="00505FA0" w:rsidP="008E32B5">
      <w:pPr>
        <w:spacing w:line="480" w:lineRule="auto"/>
      </w:pPr>
    </w:p>
    <w:p w14:paraId="4AB44BEF" w14:textId="42CF267E" w:rsidR="00505FA0" w:rsidRDefault="00505FA0" w:rsidP="008E32B5">
      <w:pPr>
        <w:spacing w:line="480" w:lineRule="auto"/>
      </w:pPr>
      <w:r>
        <w:t xml:space="preserve">Compliance with the revised (2016) IFU </w:t>
      </w:r>
      <w:r w:rsidR="00855A61">
        <w:t>did</w:t>
      </w:r>
      <w:r>
        <w:t xml:space="preserve"> not </w:t>
      </w:r>
      <w:r>
        <w:t>show any statistically significant difference in terms of incidence of any of the complications described</w:t>
      </w:r>
      <w:r w:rsidR="00855A61">
        <w:t xml:space="preserve"> in this series</w:t>
      </w:r>
      <w:r>
        <w:t xml:space="preserve">. </w:t>
      </w:r>
      <w:r w:rsidR="00FC3E29">
        <w:t xml:space="preserve">This would suggest </w:t>
      </w:r>
      <w:r w:rsidR="00FC3E29">
        <w:lastRenderedPageBreak/>
        <w:t>that the rate of t</w:t>
      </w:r>
      <w:r w:rsidR="00E626C9">
        <w:t>herapeutic</w:t>
      </w:r>
      <w:r w:rsidR="00FC3E29">
        <w:t xml:space="preserve"> failure seen in this study </w:t>
      </w:r>
      <w:r w:rsidR="00A77C42">
        <w:t>is</w:t>
      </w:r>
      <w:r w:rsidR="00FC3E29">
        <w:t xml:space="preserve"> not </w:t>
      </w:r>
      <w:r w:rsidR="00FC3E29">
        <w:t xml:space="preserve">simply </w:t>
      </w:r>
      <w:r w:rsidR="00FC3E29">
        <w:t xml:space="preserve">due to the fact that many of the </w:t>
      </w:r>
      <w:r w:rsidR="00FC3E29">
        <w:t xml:space="preserve">aneurysms treated had complex anatomy. </w:t>
      </w:r>
      <w:r w:rsidR="00BB584D">
        <w:t>It is important to bear in mind that the number of patients treated within the revised</w:t>
      </w:r>
      <w:r w:rsidR="00BB584D">
        <w:t xml:space="preserve"> IFU </w:t>
      </w:r>
      <w:r w:rsidR="00855A61">
        <w:t>wa</w:t>
      </w:r>
      <w:r w:rsidR="00BB584D">
        <w:t xml:space="preserve">s small (18.4%) as the majority of infrarenal cases were undertaken prior to the </w:t>
      </w:r>
      <w:r w:rsidR="00A77C42">
        <w:t xml:space="preserve">IFU </w:t>
      </w:r>
      <w:r w:rsidR="00BB584D">
        <w:t xml:space="preserve">revision. </w:t>
      </w:r>
      <w:r>
        <w:t xml:space="preserve">This </w:t>
      </w:r>
      <w:r w:rsidR="00855A61">
        <w:t>observation reflects that</w:t>
      </w:r>
      <w:r>
        <w:t xml:space="preserve"> </w:t>
      </w:r>
      <w:r w:rsidR="00855A61">
        <w:t>reported in another</w:t>
      </w:r>
      <w:r>
        <w:t xml:space="preserve"> large series by </w:t>
      </w:r>
      <w:proofErr w:type="spellStart"/>
      <w:r>
        <w:t>Zerwes</w:t>
      </w:r>
      <w:proofErr w:type="spellEnd"/>
      <w:r>
        <w:t xml:space="preserve"> et al</w:t>
      </w:r>
      <w:r>
        <w:fldChar w:fldCharType="begin"/>
      </w:r>
      <w:r>
        <w:instrText xml:space="preserve"> ADDIN EN.CITE &lt;EndNote&gt;&lt;Cite&gt;&lt;Author&gt;Zerwes&lt;/Author&gt;&lt;Year&gt;2018&lt;/Year&gt;&lt;IDText&gt;Influence of the Revised Nellix Instructions for Use on Outcomes After Endovascular Aneurysm Sealing&lt;/IDText&gt;&lt;DisplayText&gt;(18)&lt;/DisplayText&gt;&lt;record&gt;&lt;dates&gt;&lt;pub-dates&gt;&lt;date&gt;Aug&lt;/date&gt;&lt;/pub-dates&gt;&lt;year&gt;2018&lt;/year&gt;&lt;/dates&gt;&lt;keywords&gt;&lt;keyword&gt;abdominal aortic aneurysm&lt;/keyword&gt;&lt;keyword&gt;anatomic applicability&lt;/keyword&gt;&lt;keyword&gt;complications&lt;/keyword&gt;&lt;keyword&gt;endoleak&lt;/keyword&gt;&lt;keyword&gt;endovascular aneurysm sealing&lt;/keyword&gt;&lt;keyword&gt;instructions for use&lt;/keyword&gt;&lt;keyword&gt;migration&lt;/keyword&gt;&lt;keyword&gt;mortality&lt;/keyword&gt;&lt;keyword&gt;reintervention&lt;/keyword&gt;&lt;/keywords&gt;&lt;urls&gt;&lt;related-urls&gt;&lt;url&gt;https://www.ncbi.nlm.nih.gov/pubmed/29896999&lt;/url&gt;&lt;/related-urls&gt;&lt;/urls&gt;&lt;isbn&gt;1545-1550 (Electronic)&amp;#xD;1526-6028 (Linking)&lt;/isbn&gt;&lt;titles&gt;&lt;title&gt;Influence of the Revised Nellix Instructions for Use on Outcomes After Endovascular Aneurysm Sealing&lt;/title&gt;&lt;secondary-title&gt;J Endovasc Ther&lt;/secondary-title&gt;&lt;/titles&gt;&lt;pages&gt;418-425&lt;/pages&gt;&lt;number&gt;4&lt;/number&gt;&lt;contributors&gt;&lt;authors&gt;&lt;author&gt;Zerwes, S.&lt;/author&gt;&lt;author&gt;Bruijnen, H. K.&lt;/author&gt;&lt;author&gt;Gosslau, Y.&lt;/author&gt;&lt;author&gt;Jakob, R.&lt;/author&gt;&lt;author&gt;Hyhlik-Durr, A.&lt;/author&gt;&lt;/authors&gt;&lt;/contributors&gt;&lt;edition&gt;2018/06/14&lt;/edition&gt;&lt;added-date format="utc"&gt;1539963003&lt;/added-date&gt;&lt;ref-type name="Journal Article"&gt;17&lt;/ref-type&gt;&lt;auth-address&gt;1 Department of Vascular and Endovascular Surgery, Klinikum Augsburg, Germany.&lt;/auth-address&gt;&lt;rec-number&gt;607&lt;/rec-number&gt;&lt;last-updated-date format="utc"&gt;1539963003&lt;/last-updated-date&gt;&lt;accession-num&gt;29896999&lt;/accession-num&gt;&lt;electronic-resource-num&gt;10.1177/1526602818781353&lt;/electronic-resource-num&gt;&lt;volume&gt;25&lt;/volume&gt;&lt;/record&gt;&lt;/Cite&gt;&lt;/EndNote&gt;</w:instrText>
      </w:r>
      <w:r>
        <w:fldChar w:fldCharType="separate"/>
      </w:r>
      <w:r>
        <w:rPr>
          <w:noProof/>
        </w:rPr>
        <w:t>(1</w:t>
      </w:r>
      <w:r w:rsidR="00450573">
        <w:rPr>
          <w:noProof/>
        </w:rPr>
        <w:t>9</w:t>
      </w:r>
      <w:r>
        <w:rPr>
          <w:noProof/>
        </w:rPr>
        <w:t>)</w:t>
      </w:r>
      <w:r>
        <w:fldChar w:fldCharType="end"/>
      </w:r>
      <w:r>
        <w:t>. Compli</w:t>
      </w:r>
      <w:r>
        <w:t xml:space="preserve">ance with the original (2013) IFU </w:t>
      </w:r>
      <w:r w:rsidR="00855A61">
        <w:t>did</w:t>
      </w:r>
      <w:r>
        <w:t xml:space="preserve"> show significantly lower incidence of type 1a endoleak and aneurysm-related and all-cause mortality.</w:t>
      </w:r>
    </w:p>
    <w:p w14:paraId="3EB22FB9" w14:textId="06365048" w:rsidR="00FC3E29" w:rsidRDefault="00FC3E29" w:rsidP="008E32B5">
      <w:pPr>
        <w:spacing w:line="480" w:lineRule="auto"/>
      </w:pPr>
    </w:p>
    <w:p w14:paraId="6CB284F0" w14:textId="77777777" w:rsidR="00FC3E29" w:rsidRPr="00AF1438" w:rsidRDefault="00FC3E29" w:rsidP="008E32B5">
      <w:pPr>
        <w:spacing w:line="480" w:lineRule="auto"/>
      </w:pPr>
    </w:p>
    <w:p w14:paraId="5201748E" w14:textId="77777777" w:rsidR="008E32B5" w:rsidRPr="00AF1438" w:rsidRDefault="008E32B5" w:rsidP="008E32B5">
      <w:pPr>
        <w:spacing w:line="480" w:lineRule="auto"/>
        <w:rPr>
          <w:b/>
        </w:rPr>
      </w:pPr>
      <w:r w:rsidRPr="00AF1438">
        <w:rPr>
          <w:b/>
        </w:rPr>
        <w:t>Strengths and Limitations</w:t>
      </w:r>
    </w:p>
    <w:p w14:paraId="1CE14E32" w14:textId="6E46F4EE" w:rsidR="008E32B5" w:rsidRPr="00AF1438" w:rsidRDefault="008E32B5" w:rsidP="008E32B5">
      <w:pPr>
        <w:spacing w:line="480" w:lineRule="auto"/>
      </w:pPr>
      <w:r w:rsidRPr="00AF1438">
        <w:t xml:space="preserve">This is the largest </w:t>
      </w:r>
      <w:r>
        <w:t xml:space="preserve">EVAS </w:t>
      </w:r>
      <w:r w:rsidRPr="00AF1438">
        <w:t>study to be reported worldwide from a single</w:t>
      </w:r>
      <w:r>
        <w:t xml:space="preserve"> institution</w:t>
      </w:r>
      <w:r w:rsidRPr="00AF1438">
        <w:t>. This report is based on having recalled all patients for combined CT</w:t>
      </w:r>
      <w:r>
        <w:t>,</w:t>
      </w:r>
      <w:r w:rsidRPr="00AF1438">
        <w:t xml:space="preserve"> duplex and clinical follow-up to provide the most accurate assessment of outcomes. The report is therefore objective in the assessment of this novel, disruptive technology.</w:t>
      </w:r>
    </w:p>
    <w:p w14:paraId="0A818924" w14:textId="77777777" w:rsidR="008E32B5" w:rsidRPr="00AF1438" w:rsidRDefault="008E32B5" w:rsidP="008E32B5">
      <w:pPr>
        <w:spacing w:line="480" w:lineRule="auto"/>
      </w:pPr>
    </w:p>
    <w:p w14:paraId="2676EDAA" w14:textId="77777777" w:rsidR="008E32B5" w:rsidRPr="00AF1438" w:rsidRDefault="008E32B5" w:rsidP="008E32B5">
      <w:pPr>
        <w:spacing w:line="480" w:lineRule="auto"/>
      </w:pPr>
      <w:r w:rsidRPr="00AF1438">
        <w:t xml:space="preserve">As a single-centre study, we cannot be sure how our results will compare with those </w:t>
      </w:r>
      <w:r>
        <w:t>from</w:t>
      </w:r>
      <w:r w:rsidRPr="00AF1438">
        <w:t xml:space="preserve"> other centres, however there does seem to be </w:t>
      </w:r>
      <w:r>
        <w:t xml:space="preserve">concordance with other </w:t>
      </w:r>
      <w:r w:rsidRPr="00AF1438">
        <w:t>midterm results. These data represent our complete experience with this device and therefore document the learning curve and technique evolution, as well as refinement in our detection and treatment of complications. Although this study reports on consecutive patients undergoing EVAS treatment, other endovascular devices were being used at ou</w:t>
      </w:r>
      <w:r>
        <w:t>r</w:t>
      </w:r>
      <w:r w:rsidRPr="00AF1438">
        <w:t xml:space="preserve"> institution during this period, and </w:t>
      </w:r>
      <w:r>
        <w:t>there is</w:t>
      </w:r>
      <w:r w:rsidRPr="00AF1438">
        <w:t xml:space="preserve"> </w:t>
      </w:r>
      <w:r>
        <w:t>the</w:t>
      </w:r>
      <w:r w:rsidRPr="00AF1438">
        <w:t xml:space="preserve"> possibility that selection bias may </w:t>
      </w:r>
      <w:r>
        <w:t xml:space="preserve">exist, which would </w:t>
      </w:r>
      <w:r w:rsidRPr="00AF1438">
        <w:t>be impossible to quantify.</w:t>
      </w:r>
    </w:p>
    <w:p w14:paraId="3B886674" w14:textId="77777777" w:rsidR="008E32B5" w:rsidRPr="00AF1438" w:rsidRDefault="008E32B5" w:rsidP="008E32B5">
      <w:pPr>
        <w:spacing w:line="480" w:lineRule="auto"/>
      </w:pPr>
    </w:p>
    <w:p w14:paraId="7ACF45DB" w14:textId="030F70A5" w:rsidR="008E32B5" w:rsidRPr="00AF1438" w:rsidRDefault="008E32B5" w:rsidP="008E32B5">
      <w:pPr>
        <w:spacing w:line="480" w:lineRule="auto"/>
      </w:pPr>
      <w:r w:rsidRPr="00AF1438">
        <w:lastRenderedPageBreak/>
        <w:t xml:space="preserve">The </w:t>
      </w:r>
      <w:r w:rsidR="00D42F2E">
        <w:t>mid</w:t>
      </w:r>
      <w:r w:rsidRPr="00AF1438">
        <w:t xml:space="preserve">-term results with this device </w:t>
      </w:r>
      <w:r>
        <w:t>raise</w:t>
      </w:r>
      <w:r w:rsidRPr="00AF1438">
        <w:t xml:space="preserve"> important questions within the vascular community regarding the adoption and enthusiasm for novel technologies. Innovation is vital to improve the treatments vascular surgeons can deliver. However, innovation should not take precedence over robust safety and efficacy data. The 30-day and 1-year outcomes for the Nellix device were very encouraging, and safety in the short term appeared to be established. However, many centres with the largest series are now reporting high rates of graft failure at 2 years and beyond. </w:t>
      </w:r>
      <w:r w:rsidR="009248C8">
        <w:t>The CE mark has been suspended following a voluntary recall of the device by Endologix</w:t>
      </w:r>
      <w:r w:rsidR="00D71E75">
        <w:t>.</w:t>
      </w:r>
      <w:r w:rsidR="00D71E75">
        <w:t xml:space="preserve"> This is the first device to use</w:t>
      </w:r>
      <w:r w:rsidR="00D71E75">
        <w:t xml:space="preserve"> polymer </w:t>
      </w:r>
      <w:r w:rsidR="00855A61">
        <w:t xml:space="preserve">sac </w:t>
      </w:r>
      <w:r w:rsidR="00D71E75">
        <w:t>sealing technology and the pre</w:t>
      </w:r>
      <w:r w:rsidR="00D71E75">
        <w:t>mise of completely filling the aneurysm sac  does appear to associated with a significantly lower incidence of post-implantation syndrome when compared with EVAR</w:t>
      </w:r>
      <w:r w:rsidR="00855A61">
        <w:t xml:space="preserve"> </w:t>
      </w:r>
      <w:r w:rsidR="00D71E75">
        <w:fldChar w:fldCharType="begin"/>
      </w:r>
      <w:r w:rsidR="00D71E75">
        <w:instrText xml:space="preserve"> ADDIN EN.CITE &lt;EndNote&gt;&lt;Cite&gt;&lt;Author&gt;Berg&lt;/Author&gt;&lt;Year&gt;2017&lt;/Year&gt;&lt;IDText&gt;A Propensity Score-Matched Analysis of Inflammatory Response With Endovascular Aneurysm Sealing vs Endovascular Aneurysm Repair&lt;/IDText&gt;&lt;DisplayText&gt;(33)&lt;/DisplayText&gt;&lt;record&gt;&lt;dates&gt;&lt;pub-dates&gt;&lt;date&gt;Oct&lt;/date&gt;&lt;/pub-dates&gt;&lt;year&gt;2017&lt;/year&gt;&lt;/dates&gt;&lt;keywords&gt;&lt;keyword&gt;Nellix&lt;/keyword&gt;&lt;keyword&gt;abdominal aortic aneurysm&lt;/keyword&gt;&lt;keyword&gt;endovascular aneurysm repair&lt;/keyword&gt;&lt;keyword&gt;endovascular aneurysm sealing&lt;/keyword&gt;&lt;keyword&gt;inflammation&lt;/keyword&gt;&lt;keyword&gt;postimplantation syndrome&lt;/keyword&gt;&lt;/keywords&gt;&lt;urls&gt;&lt;related-urls&gt;&lt;url&gt;https://www.ncbi.nlm.nih.gov/pubmed/28737060&lt;/url&gt;&lt;/related-urls&gt;&lt;/urls&gt;&lt;isbn&gt;1545-1550 (Electronic)&amp;#xD;1526-6028 (Linking)&lt;/isbn&gt;&lt;titles&gt;&lt;title&gt;A Propensity Score-Matched Analysis of Inflammatory Response With Endovascular Aneurysm Sealing vs Endovascular Aneurysm Repair&lt;/title&gt;&lt;secondary-title&gt;J Endovasc Ther&lt;/secondary-title&gt;&lt;/titles&gt;&lt;pages&gt;670-674&lt;/pages&gt;&lt;number&gt;5&lt;/number&gt;&lt;contributors&gt;&lt;authors&gt;&lt;author&gt;Berg, P.&lt;/author&gt;&lt;author&gt;Stroetges, R. A.&lt;/author&gt;&lt;author&gt;Miller, L. E.&lt;/author&gt;&lt;author&gt;Schoefferle, J.&lt;/author&gt;&lt;/authors&gt;&lt;/contributors&gt;&lt;edition&gt;2017/07/25&lt;/edition&gt;&lt;added-date format="utc"&gt;1544524439&lt;/added-date&gt;&lt;ref-type name="Journal Article"&gt;17&lt;/ref-type&gt;&lt;auth-address&gt;1 Department of Vascular &amp;amp; Endovascular Surgery, Katholisches Karl-Leisner-Klinikum, Marienhospital Kevelaer, Kevelaer, Nordrhein-Westfalen, Germany.&amp;#xD;2 Miller Scientific Consulting, Inc, Asheville, NC, USA.&amp;#xD;3 Medical Controlling, Katholisches Karl-Leisner-Klinikum, Marienhospital Kevelaer, Kevelaer, Germany.&lt;/auth-address&gt;&lt;rec-number&gt;621&lt;/rec-number&gt;&lt;last-updated-date format="utc"&gt;1544524439&lt;/last-updated-date&gt;&lt;accession-num&gt;28737060&lt;/accession-num&gt;&lt;electronic-resource-num&gt;10.1177/1526602817722019&lt;/electronic-resource-num&gt;&lt;volume&gt;24&lt;/volume&gt;&lt;/record&gt;&lt;/Cite&gt;&lt;/EndNote&gt;</w:instrText>
      </w:r>
      <w:r w:rsidR="00D71E75">
        <w:fldChar w:fldCharType="separate"/>
      </w:r>
      <w:r w:rsidR="00D71E75">
        <w:rPr>
          <w:noProof/>
        </w:rPr>
        <w:t>(3</w:t>
      </w:r>
      <w:r w:rsidR="00450573">
        <w:rPr>
          <w:noProof/>
        </w:rPr>
        <w:t>4</w:t>
      </w:r>
      <w:r w:rsidR="00D71E75">
        <w:rPr>
          <w:noProof/>
        </w:rPr>
        <w:t>)</w:t>
      </w:r>
      <w:r w:rsidR="00D71E75">
        <w:fldChar w:fldCharType="end"/>
      </w:r>
      <w:r w:rsidR="00D71E75">
        <w:t>.</w:t>
      </w:r>
    </w:p>
    <w:p w14:paraId="7CB7DAF7" w14:textId="77777777" w:rsidR="008E32B5" w:rsidRDefault="008E32B5" w:rsidP="008E32B5">
      <w:pPr>
        <w:spacing w:line="480" w:lineRule="auto"/>
      </w:pPr>
    </w:p>
    <w:p w14:paraId="3458320A" w14:textId="77777777" w:rsidR="008E32B5" w:rsidRDefault="008E32B5" w:rsidP="008E32B5">
      <w:pPr>
        <w:spacing w:line="480" w:lineRule="auto"/>
        <w:rPr>
          <w:b/>
          <w:sz w:val="28"/>
          <w:szCs w:val="28"/>
        </w:rPr>
      </w:pPr>
    </w:p>
    <w:p w14:paraId="36846A4C" w14:textId="77777777" w:rsidR="008E32B5" w:rsidRDefault="008E32B5" w:rsidP="008E32B5">
      <w:pPr>
        <w:rPr>
          <w:b/>
          <w:sz w:val="28"/>
          <w:szCs w:val="28"/>
        </w:rPr>
      </w:pPr>
      <w:r>
        <w:rPr>
          <w:b/>
          <w:sz w:val="28"/>
          <w:szCs w:val="28"/>
        </w:rPr>
        <w:br w:type="page"/>
      </w:r>
    </w:p>
    <w:p w14:paraId="10EEB616" w14:textId="77777777" w:rsidR="008E32B5" w:rsidRPr="00AF1438" w:rsidRDefault="008E32B5" w:rsidP="008E32B5">
      <w:pPr>
        <w:spacing w:line="480" w:lineRule="auto"/>
      </w:pPr>
      <w:r w:rsidRPr="00AF1438">
        <w:rPr>
          <w:b/>
          <w:sz w:val="28"/>
          <w:szCs w:val="28"/>
        </w:rPr>
        <w:lastRenderedPageBreak/>
        <w:t>Conclusion</w:t>
      </w:r>
    </w:p>
    <w:p w14:paraId="26D842A1" w14:textId="285F462D" w:rsidR="00762FD7" w:rsidRDefault="008E32B5" w:rsidP="00F81E91">
      <w:pPr>
        <w:spacing w:line="480" w:lineRule="auto"/>
      </w:pPr>
      <w:r w:rsidRPr="00AF1438">
        <w:t xml:space="preserve">This study reports on the use of a novel endovascular treatment for abdominal aortic aneurysm. It represents a heterogeneous range of aortic morphologies and pathologies. The early results were satisfactory, but high rates of </w:t>
      </w:r>
      <w:r w:rsidR="00E626C9">
        <w:t>therapeutic</w:t>
      </w:r>
      <w:r w:rsidR="00E626C9" w:rsidRPr="00AF1438">
        <w:t xml:space="preserve"> </w:t>
      </w:r>
      <w:r w:rsidRPr="00AF1438">
        <w:t xml:space="preserve">failure and secondary rupture </w:t>
      </w:r>
      <w:r w:rsidR="00855A61">
        <w:t>were</w:t>
      </w:r>
      <w:r w:rsidRPr="00AF1438">
        <w:t xml:space="preserve"> seen beyond 2 years of follow-up. Robust, device-specific imaging </w:t>
      </w:r>
      <w:r w:rsidR="00855A61">
        <w:t xml:space="preserve">surveillance and clinical </w:t>
      </w:r>
      <w:r w:rsidRPr="00AF1438">
        <w:t xml:space="preserve">follow-up </w:t>
      </w:r>
      <w:r w:rsidR="00855A61">
        <w:t>for novel technologies appears</w:t>
      </w:r>
      <w:r w:rsidR="00855A61" w:rsidRPr="00AF1438">
        <w:t xml:space="preserve"> </w:t>
      </w:r>
      <w:r w:rsidRPr="00AF1438">
        <w:t xml:space="preserve">essential to detect idiosyncratic modes of failure, in order to reintervene and </w:t>
      </w:r>
      <w:r w:rsidR="00855A61">
        <w:t xml:space="preserve">to </w:t>
      </w:r>
      <w:r w:rsidRPr="00AF1438">
        <w:t>prevent life-threatening complications</w:t>
      </w:r>
      <w:r w:rsidR="00855A61">
        <w:t xml:space="preserve"> such as secondary aneurysm rupture</w:t>
      </w:r>
      <w:r w:rsidRPr="00AF1438">
        <w:t>.</w:t>
      </w:r>
      <w:r w:rsidR="00762FD7">
        <w:br w:type="page"/>
      </w:r>
    </w:p>
    <w:p w14:paraId="04D88D14" w14:textId="77777777" w:rsidR="00762FD7" w:rsidRPr="00C028CF" w:rsidRDefault="00762FD7" w:rsidP="00762FD7">
      <w:pPr>
        <w:pStyle w:val="EndNoteBibliography"/>
        <w:spacing w:line="480" w:lineRule="auto"/>
        <w:rPr>
          <w:rFonts w:ascii="Times New Roman" w:hAnsi="Times New Roman" w:cs="Times New Roman"/>
          <w:b/>
          <w:sz w:val="28"/>
          <w:szCs w:val="28"/>
        </w:rPr>
      </w:pPr>
      <w:r w:rsidRPr="00AF1438">
        <w:rPr>
          <w:rFonts w:ascii="Times New Roman" w:hAnsi="Times New Roman" w:cs="Times New Roman"/>
          <w:b/>
          <w:sz w:val="28"/>
          <w:szCs w:val="28"/>
        </w:rPr>
        <w:lastRenderedPageBreak/>
        <w:t>References</w:t>
      </w:r>
    </w:p>
    <w:p w14:paraId="060227D0" w14:textId="70EFF1E5" w:rsidR="009248C8" w:rsidRDefault="009248C8" w:rsidP="00F81E91">
      <w:pPr>
        <w:pStyle w:val="EndNoteBibliography"/>
        <w:numPr>
          <w:ilvl w:val="0"/>
          <w:numId w:val="4"/>
        </w:numPr>
        <w:rPr>
          <w:rFonts w:ascii="Times New Roman" w:hAnsi="Times New Roman" w:cs="Times New Roman"/>
          <w:b/>
        </w:rPr>
      </w:pPr>
      <w:r w:rsidRPr="009248C8">
        <w:rPr>
          <w:rFonts w:ascii="Times New Roman" w:hAnsi="Times New Roman" w:cs="Times New Roman"/>
          <w:b/>
        </w:rPr>
        <w:t>https://endologix.com/wp-content/uploads/2019/01/2019.01.22-Press-Release-Nellix-CE-Mark-FINAL.pdf</w:t>
      </w:r>
    </w:p>
    <w:p w14:paraId="189058EE" w14:textId="77777777" w:rsidR="00E626C9" w:rsidRDefault="00E626C9" w:rsidP="009C4737">
      <w:pPr>
        <w:pStyle w:val="EndNoteBibliography"/>
        <w:rPr>
          <w:rFonts w:ascii="Times New Roman" w:hAnsi="Times New Roman" w:cs="Times New Roman"/>
          <w:b/>
        </w:rPr>
      </w:pPr>
    </w:p>
    <w:p w14:paraId="3114F7A9" w14:textId="6D918644" w:rsidR="009C4737" w:rsidRPr="00F81E91" w:rsidRDefault="00762FD7" w:rsidP="009C4737">
      <w:pPr>
        <w:pStyle w:val="EndNoteBibliography"/>
        <w:rPr>
          <w:rFonts w:ascii="Times New Roman" w:hAnsi="Times New Roman" w:cs="Times New Roman"/>
          <w:noProof/>
        </w:rPr>
      </w:pPr>
      <w:r w:rsidRPr="00E626C9">
        <w:rPr>
          <w:rFonts w:ascii="Times New Roman" w:hAnsi="Times New Roman" w:cs="Times New Roman"/>
          <w:b/>
        </w:rPr>
        <w:fldChar w:fldCharType="begin"/>
      </w:r>
      <w:r w:rsidRPr="00F81E91">
        <w:rPr>
          <w:rFonts w:ascii="Times New Roman" w:hAnsi="Times New Roman" w:cs="Times New Roman"/>
          <w:b/>
        </w:rPr>
        <w:instrText xml:space="preserve"> ADDIN EN.REFLIST </w:instrText>
      </w:r>
      <w:r w:rsidRPr="00F81E91">
        <w:rPr>
          <w:rFonts w:ascii="Times New Roman" w:hAnsi="Times New Roman" w:cs="Times New Roman"/>
          <w:b/>
        </w:rPr>
        <w:fldChar w:fldCharType="separate"/>
      </w:r>
      <w:r w:rsidR="00E626C9">
        <w:rPr>
          <w:rFonts w:ascii="Times New Roman" w:hAnsi="Times New Roman" w:cs="Times New Roman"/>
          <w:noProof/>
        </w:rPr>
        <w:t>2</w:t>
      </w:r>
      <w:r w:rsidR="009C4737" w:rsidRPr="00F81E91">
        <w:rPr>
          <w:rFonts w:ascii="Times New Roman" w:hAnsi="Times New Roman" w:cs="Times New Roman"/>
          <w:noProof/>
        </w:rPr>
        <w:t>.</w:t>
      </w:r>
      <w:r w:rsidR="009C4737" w:rsidRPr="00F81E91">
        <w:rPr>
          <w:rFonts w:ascii="Times New Roman" w:hAnsi="Times New Roman" w:cs="Times New Roman"/>
          <w:noProof/>
        </w:rPr>
        <w:tab/>
        <w:t>Lederle FA, Freischlag JA, Kyriakides TC, Padberg FT, Jr., Matsumura JS, Kohler TR, et al. Outcomes following endovascular vs open repair of abdominal aortic aneurysm: a randomized trial. JAMA</w:t>
      </w:r>
      <w:r w:rsidR="00E626C9">
        <w:rPr>
          <w:rFonts w:ascii="Times New Roman" w:hAnsi="Times New Roman" w:cs="Times New Roman"/>
          <w:noProof/>
        </w:rPr>
        <w:t xml:space="preserve"> </w:t>
      </w:r>
      <w:r w:rsidR="009C4737" w:rsidRPr="00F81E91">
        <w:rPr>
          <w:rFonts w:ascii="Times New Roman" w:hAnsi="Times New Roman" w:cs="Times New Roman"/>
          <w:noProof/>
        </w:rPr>
        <w:t>2009;302(14):1535-42.</w:t>
      </w:r>
    </w:p>
    <w:p w14:paraId="598E0B03" w14:textId="77777777" w:rsidR="00E626C9" w:rsidRPr="00F81E91" w:rsidRDefault="00E626C9" w:rsidP="009C4737">
      <w:pPr>
        <w:pStyle w:val="EndNoteBibliography"/>
        <w:rPr>
          <w:rFonts w:ascii="Times New Roman" w:hAnsi="Times New Roman" w:cs="Times New Roman"/>
          <w:noProof/>
        </w:rPr>
      </w:pPr>
    </w:p>
    <w:p w14:paraId="391EDFB0" w14:textId="2A74DF5B"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3</w:t>
      </w:r>
      <w:r w:rsidR="009C4737" w:rsidRPr="00F81E91">
        <w:rPr>
          <w:rFonts w:ascii="Times New Roman" w:hAnsi="Times New Roman" w:cs="Times New Roman"/>
          <w:noProof/>
        </w:rPr>
        <w:t>.</w:t>
      </w:r>
      <w:r w:rsidR="009C4737" w:rsidRPr="00F81E91">
        <w:rPr>
          <w:rFonts w:ascii="Times New Roman" w:hAnsi="Times New Roman" w:cs="Times New Roman"/>
          <w:noProof/>
        </w:rPr>
        <w:tab/>
        <w:t>Prinssen M, Verhoeven EL, Buth J, Cuypers PW, van Sambeek MR, Balm R, et al. A randomized trial comparing conventional and endovascular repair of abdominal aortic aneurysms. N Engl J Med</w:t>
      </w:r>
      <w:r>
        <w:rPr>
          <w:rFonts w:ascii="Times New Roman" w:hAnsi="Times New Roman" w:cs="Times New Roman"/>
          <w:noProof/>
        </w:rPr>
        <w:t xml:space="preserve"> </w:t>
      </w:r>
      <w:r w:rsidR="009C4737" w:rsidRPr="00F81E91">
        <w:rPr>
          <w:rFonts w:ascii="Times New Roman" w:hAnsi="Times New Roman" w:cs="Times New Roman"/>
          <w:noProof/>
        </w:rPr>
        <w:t>2004;351(16):1607-18.</w:t>
      </w:r>
    </w:p>
    <w:p w14:paraId="390EC36E" w14:textId="77777777" w:rsidR="00E626C9" w:rsidRPr="00F81E91" w:rsidRDefault="00E626C9" w:rsidP="009C4737">
      <w:pPr>
        <w:pStyle w:val="EndNoteBibliography"/>
        <w:rPr>
          <w:rFonts w:ascii="Times New Roman" w:hAnsi="Times New Roman" w:cs="Times New Roman"/>
          <w:noProof/>
        </w:rPr>
      </w:pPr>
    </w:p>
    <w:p w14:paraId="77605584" w14:textId="52E435F6"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4</w:t>
      </w:r>
      <w:r w:rsidR="009C4737" w:rsidRPr="00F81E91">
        <w:rPr>
          <w:rFonts w:ascii="Times New Roman" w:hAnsi="Times New Roman" w:cs="Times New Roman"/>
          <w:noProof/>
        </w:rPr>
        <w:t>.</w:t>
      </w:r>
      <w:r w:rsidR="009C4737" w:rsidRPr="00F81E91">
        <w:rPr>
          <w:rFonts w:ascii="Times New Roman" w:hAnsi="Times New Roman" w:cs="Times New Roman"/>
          <w:noProof/>
        </w:rPr>
        <w:tab/>
        <w:t>Greenhalgh RM, Brown LC, Kwong GP, Powell JT, Thompson SG, participants Et. Comparison of endovascular aneurysm repair with open repair in patients with abdominal aortic aneurysm (EVAR trial 1), 30-day operative mortality results: randomised controlled trial. Lancet 2004;364(9437):843-8.</w:t>
      </w:r>
    </w:p>
    <w:p w14:paraId="0CF5C0A7" w14:textId="77777777" w:rsidR="00E626C9" w:rsidRPr="00F81E91" w:rsidRDefault="00E626C9" w:rsidP="009C4737">
      <w:pPr>
        <w:pStyle w:val="EndNoteBibliography"/>
        <w:rPr>
          <w:rFonts w:ascii="Times New Roman" w:hAnsi="Times New Roman" w:cs="Times New Roman"/>
          <w:noProof/>
        </w:rPr>
      </w:pPr>
    </w:p>
    <w:p w14:paraId="130231E0" w14:textId="3E71A81C"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5</w:t>
      </w:r>
      <w:r w:rsidR="009C4737" w:rsidRPr="00F81E91">
        <w:rPr>
          <w:rFonts w:ascii="Times New Roman" w:hAnsi="Times New Roman" w:cs="Times New Roman"/>
          <w:noProof/>
        </w:rPr>
        <w:t>.</w:t>
      </w:r>
      <w:r w:rsidR="009C4737" w:rsidRPr="00F81E91">
        <w:rPr>
          <w:rFonts w:ascii="Times New Roman" w:hAnsi="Times New Roman" w:cs="Times New Roman"/>
          <w:noProof/>
        </w:rPr>
        <w:tab/>
        <w:t>Patel R, Sweeting MJ, Powell JT, Greenhalgh RM, investigators Et. Endovascular versus open repair of abdominal aortic aneurysm in 15-years' follow-up of the UK endovascular aneurysm repair trial 1 (EVAR trial 1): a randomised controlled trial. Lance</w:t>
      </w:r>
      <w:r>
        <w:rPr>
          <w:rFonts w:ascii="Times New Roman" w:hAnsi="Times New Roman" w:cs="Times New Roman"/>
          <w:noProof/>
        </w:rPr>
        <w:t>t</w:t>
      </w:r>
      <w:r w:rsidR="009C4737" w:rsidRPr="00F81E91">
        <w:rPr>
          <w:rFonts w:ascii="Times New Roman" w:hAnsi="Times New Roman" w:cs="Times New Roman"/>
          <w:noProof/>
        </w:rPr>
        <w:t xml:space="preserve"> 2016;388(10058):2366-74.</w:t>
      </w:r>
    </w:p>
    <w:p w14:paraId="3A1F3958" w14:textId="77777777" w:rsidR="00E626C9" w:rsidRPr="00F81E91" w:rsidRDefault="00E626C9" w:rsidP="009C4737">
      <w:pPr>
        <w:pStyle w:val="EndNoteBibliography"/>
        <w:rPr>
          <w:rFonts w:ascii="Times New Roman" w:hAnsi="Times New Roman" w:cs="Times New Roman"/>
          <w:noProof/>
        </w:rPr>
      </w:pPr>
    </w:p>
    <w:p w14:paraId="491FFE54" w14:textId="68C35235"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6</w:t>
      </w:r>
      <w:r w:rsidR="009C4737" w:rsidRPr="00F81E91">
        <w:rPr>
          <w:rFonts w:ascii="Times New Roman" w:hAnsi="Times New Roman" w:cs="Times New Roman"/>
          <w:noProof/>
        </w:rPr>
        <w:t>.</w:t>
      </w:r>
      <w:r w:rsidR="009C4737" w:rsidRPr="00F81E91">
        <w:rPr>
          <w:rFonts w:ascii="Times New Roman" w:hAnsi="Times New Roman" w:cs="Times New Roman"/>
          <w:noProof/>
        </w:rPr>
        <w:tab/>
        <w:t>De Bruin JL, Baas AF, Buth J, Prinssen M, Verhoeven EL, Cuypers PW, et al. Long-term outcome of open or endovascular repair of abdominal aortic aneurysm. N Engl J Med 2010;362(20):1881-9.</w:t>
      </w:r>
    </w:p>
    <w:p w14:paraId="5F629B1A" w14:textId="77777777" w:rsidR="00E626C9" w:rsidRPr="00F81E91" w:rsidRDefault="00E626C9" w:rsidP="009C4737">
      <w:pPr>
        <w:pStyle w:val="EndNoteBibliography"/>
        <w:rPr>
          <w:rFonts w:ascii="Times New Roman" w:hAnsi="Times New Roman" w:cs="Times New Roman"/>
          <w:noProof/>
        </w:rPr>
      </w:pPr>
    </w:p>
    <w:p w14:paraId="18820EB9" w14:textId="19020073"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7</w:t>
      </w:r>
      <w:r w:rsidR="009C4737" w:rsidRPr="00F81E91">
        <w:rPr>
          <w:rFonts w:ascii="Times New Roman" w:hAnsi="Times New Roman" w:cs="Times New Roman"/>
          <w:noProof/>
        </w:rPr>
        <w:t>.</w:t>
      </w:r>
      <w:r w:rsidR="009C4737" w:rsidRPr="00F81E91">
        <w:rPr>
          <w:rFonts w:ascii="Times New Roman" w:hAnsi="Times New Roman" w:cs="Times New Roman"/>
          <w:noProof/>
        </w:rPr>
        <w:tab/>
        <w:t>Lederle FA, Freischlag JA, Kyriakides TC, Matsumura JS, Padberg FT, Jr., Kohler TR, et al. Long-term comparison of endovascular and open repair of abdominal aortic aneurysm. N Engl J Med 2012;367(21):1988-97.</w:t>
      </w:r>
    </w:p>
    <w:p w14:paraId="173B64FE" w14:textId="77777777" w:rsidR="00E626C9" w:rsidRPr="00F81E91" w:rsidRDefault="00E626C9" w:rsidP="009C4737">
      <w:pPr>
        <w:pStyle w:val="EndNoteBibliography"/>
        <w:rPr>
          <w:rFonts w:ascii="Times New Roman" w:hAnsi="Times New Roman" w:cs="Times New Roman"/>
          <w:noProof/>
        </w:rPr>
      </w:pPr>
    </w:p>
    <w:p w14:paraId="2731B026" w14:textId="76CFE686"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8</w:t>
      </w:r>
      <w:r w:rsidR="009C4737" w:rsidRPr="00F81E91">
        <w:rPr>
          <w:rFonts w:ascii="Times New Roman" w:hAnsi="Times New Roman" w:cs="Times New Roman"/>
          <w:noProof/>
        </w:rPr>
        <w:t>.</w:t>
      </w:r>
      <w:r w:rsidR="009C4737" w:rsidRPr="00F81E91">
        <w:rPr>
          <w:rFonts w:ascii="Times New Roman" w:hAnsi="Times New Roman" w:cs="Times New Roman"/>
          <w:noProof/>
        </w:rPr>
        <w:tab/>
        <w:t>Patterson BO, Hinchliffe RJ, Holt PJ, Loftus IM, Thompson MM. Importance of aortic morphology in planning aortic interventions. J Endovasc Ther 2010;17(1):73-7.</w:t>
      </w:r>
    </w:p>
    <w:p w14:paraId="26CF620D" w14:textId="77777777" w:rsidR="00E626C9" w:rsidRPr="00F81E91" w:rsidRDefault="00E626C9" w:rsidP="009C4737">
      <w:pPr>
        <w:pStyle w:val="EndNoteBibliography"/>
        <w:rPr>
          <w:rFonts w:ascii="Times New Roman" w:hAnsi="Times New Roman" w:cs="Times New Roman"/>
          <w:noProof/>
        </w:rPr>
      </w:pPr>
    </w:p>
    <w:p w14:paraId="747D515F" w14:textId="47A280D4"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9</w:t>
      </w:r>
      <w:r w:rsidR="009C4737" w:rsidRPr="00F81E91">
        <w:rPr>
          <w:rFonts w:ascii="Times New Roman" w:hAnsi="Times New Roman" w:cs="Times New Roman"/>
          <w:noProof/>
        </w:rPr>
        <w:t>.</w:t>
      </w:r>
      <w:r w:rsidR="009C4737" w:rsidRPr="00F81E91">
        <w:rPr>
          <w:rFonts w:ascii="Times New Roman" w:hAnsi="Times New Roman" w:cs="Times New Roman"/>
          <w:noProof/>
        </w:rPr>
        <w:tab/>
        <w:t>Karthikesalingam A, Holt PJ, Vidal-Diez A, Choke EC, Patterson BO, Thompson LJ, et al. Predicting aortic complications after endovascular aneurysm repair. Br J Surg 2013;100(10):1302-11.</w:t>
      </w:r>
    </w:p>
    <w:p w14:paraId="1C2AC2B3" w14:textId="77777777" w:rsidR="00E626C9" w:rsidRPr="00F81E91" w:rsidRDefault="00E626C9" w:rsidP="009C4737">
      <w:pPr>
        <w:pStyle w:val="EndNoteBibliography"/>
        <w:rPr>
          <w:rFonts w:ascii="Times New Roman" w:hAnsi="Times New Roman" w:cs="Times New Roman"/>
          <w:noProof/>
        </w:rPr>
      </w:pPr>
    </w:p>
    <w:p w14:paraId="47767255" w14:textId="46739D4D"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10</w:t>
      </w:r>
      <w:r w:rsidR="009C4737" w:rsidRPr="00F81E91">
        <w:rPr>
          <w:rFonts w:ascii="Times New Roman" w:hAnsi="Times New Roman" w:cs="Times New Roman"/>
          <w:noProof/>
        </w:rPr>
        <w:t>.</w:t>
      </w:r>
      <w:r w:rsidR="009C4737" w:rsidRPr="00F81E91">
        <w:rPr>
          <w:rFonts w:ascii="Times New Roman" w:hAnsi="Times New Roman" w:cs="Times New Roman"/>
          <w:noProof/>
        </w:rPr>
        <w:tab/>
        <w:t>Schanzer A, Greenberg RK, Hevelone N, Robinson WP, Eslami MH, Goldberg RJ, et al. Predictors of abdominal aortic aneurysm sac enlargement after endovascular repair. Circulation 2011;123(24):2848-55.</w:t>
      </w:r>
    </w:p>
    <w:p w14:paraId="388AE4B1" w14:textId="77777777" w:rsidR="00E626C9" w:rsidRPr="00F81E91" w:rsidRDefault="00E626C9" w:rsidP="009C4737">
      <w:pPr>
        <w:pStyle w:val="EndNoteBibliography"/>
        <w:rPr>
          <w:rFonts w:ascii="Times New Roman" w:hAnsi="Times New Roman" w:cs="Times New Roman"/>
          <w:noProof/>
        </w:rPr>
      </w:pPr>
    </w:p>
    <w:p w14:paraId="39A731D8" w14:textId="4F97EABC"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1</w:t>
      </w:r>
      <w:r w:rsidR="00E626C9">
        <w:rPr>
          <w:rFonts w:ascii="Times New Roman" w:hAnsi="Times New Roman" w:cs="Times New Roman"/>
          <w:noProof/>
        </w:rPr>
        <w:t>1</w:t>
      </w:r>
      <w:r w:rsidRPr="00F81E91">
        <w:rPr>
          <w:rFonts w:ascii="Times New Roman" w:hAnsi="Times New Roman" w:cs="Times New Roman"/>
          <w:noProof/>
        </w:rPr>
        <w:t>.</w:t>
      </w:r>
      <w:r w:rsidRPr="00F81E91">
        <w:rPr>
          <w:rFonts w:ascii="Times New Roman" w:hAnsi="Times New Roman" w:cs="Times New Roman"/>
          <w:noProof/>
        </w:rPr>
        <w:tab/>
        <w:t>Aburahma AF, Campbell JE, Mousa AY, Hass SM, Stone PA, Jain A, et al. Clinical outcomes for hostile versus favorable aortic neck anatomy in endovascular aortic aneurysm repair using modular devices. J Vasc Surg 2011;54(1):13-21.</w:t>
      </w:r>
    </w:p>
    <w:p w14:paraId="1C22AF9F" w14:textId="77777777" w:rsidR="00E626C9" w:rsidRDefault="00E626C9" w:rsidP="009C4737">
      <w:pPr>
        <w:pStyle w:val="EndNoteBibliography"/>
        <w:rPr>
          <w:rFonts w:ascii="Times New Roman" w:hAnsi="Times New Roman" w:cs="Times New Roman"/>
          <w:noProof/>
        </w:rPr>
      </w:pPr>
    </w:p>
    <w:p w14:paraId="65C51C5A" w14:textId="315E0FC0"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1</w:t>
      </w:r>
      <w:r w:rsidR="00E626C9">
        <w:rPr>
          <w:rFonts w:ascii="Times New Roman" w:hAnsi="Times New Roman" w:cs="Times New Roman"/>
          <w:noProof/>
        </w:rPr>
        <w:t>2</w:t>
      </w:r>
      <w:r w:rsidRPr="00F81E91">
        <w:rPr>
          <w:rFonts w:ascii="Times New Roman" w:hAnsi="Times New Roman" w:cs="Times New Roman"/>
          <w:noProof/>
        </w:rPr>
        <w:t>.</w:t>
      </w:r>
      <w:r w:rsidRPr="00F81E91">
        <w:rPr>
          <w:rFonts w:ascii="Times New Roman" w:hAnsi="Times New Roman" w:cs="Times New Roman"/>
          <w:noProof/>
        </w:rPr>
        <w:tab/>
        <w:t>Antoniou GA, Georgiadis GS, Antoniou SA, Kuhan G, Murray D. A meta-analysis of outcomes of endovascular abdominal aortic aneurysm repair in patients with hostile and friendly neck anatomy. J Vasc Surg 2013;57(2):527-38.</w:t>
      </w:r>
    </w:p>
    <w:p w14:paraId="650530D2" w14:textId="77777777" w:rsidR="00E626C9" w:rsidRPr="00F81E91" w:rsidRDefault="00E626C9" w:rsidP="009C4737">
      <w:pPr>
        <w:pStyle w:val="EndNoteBibliography"/>
        <w:rPr>
          <w:rFonts w:ascii="Times New Roman" w:hAnsi="Times New Roman" w:cs="Times New Roman"/>
          <w:noProof/>
        </w:rPr>
      </w:pPr>
    </w:p>
    <w:p w14:paraId="44F50574" w14:textId="1276D05A"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lastRenderedPageBreak/>
        <w:t>1</w:t>
      </w:r>
      <w:r w:rsidR="00E626C9">
        <w:rPr>
          <w:rFonts w:ascii="Times New Roman" w:hAnsi="Times New Roman" w:cs="Times New Roman"/>
          <w:noProof/>
        </w:rPr>
        <w:t>3</w:t>
      </w:r>
      <w:r w:rsidRPr="00F81E91">
        <w:rPr>
          <w:rFonts w:ascii="Times New Roman" w:hAnsi="Times New Roman" w:cs="Times New Roman"/>
          <w:noProof/>
        </w:rPr>
        <w:t>.</w:t>
      </w:r>
      <w:r w:rsidRPr="00F81E91">
        <w:rPr>
          <w:rFonts w:ascii="Times New Roman" w:hAnsi="Times New Roman" w:cs="Times New Roman"/>
          <w:noProof/>
        </w:rPr>
        <w:tab/>
        <w:t>Krievins DK, Holden A, Savlovskis J, Calderas C, Donayre CE, Moll FL, et al. EVAR using the Nellix Sac-anchoring endoprosthesis: treatment of favourable and adverse anatomy. Eur J Vasc Endovasc Surg 2011;42(1):38-46.</w:t>
      </w:r>
    </w:p>
    <w:p w14:paraId="592C0EBE" w14:textId="77777777" w:rsidR="00E626C9" w:rsidRPr="00F81E91" w:rsidRDefault="00E626C9" w:rsidP="009C4737">
      <w:pPr>
        <w:pStyle w:val="EndNoteBibliography"/>
        <w:rPr>
          <w:rFonts w:ascii="Times New Roman" w:hAnsi="Times New Roman" w:cs="Times New Roman"/>
          <w:noProof/>
        </w:rPr>
      </w:pPr>
    </w:p>
    <w:p w14:paraId="22CCC5E9" w14:textId="5BDC14CB"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1</w:t>
      </w:r>
      <w:r w:rsidR="00E626C9">
        <w:rPr>
          <w:rFonts w:ascii="Times New Roman" w:hAnsi="Times New Roman" w:cs="Times New Roman"/>
          <w:noProof/>
        </w:rPr>
        <w:t>4</w:t>
      </w:r>
      <w:r w:rsidRPr="00F81E91">
        <w:rPr>
          <w:rFonts w:ascii="Times New Roman" w:hAnsi="Times New Roman" w:cs="Times New Roman"/>
          <w:noProof/>
        </w:rPr>
        <w:t>.</w:t>
      </w:r>
      <w:r w:rsidRPr="00F81E91">
        <w:rPr>
          <w:rFonts w:ascii="Times New Roman" w:hAnsi="Times New Roman" w:cs="Times New Roman"/>
          <w:noProof/>
        </w:rPr>
        <w:tab/>
        <w:t>Karthikesalingam A, Cobb RJ, Khoury A, Choke EC, Sayers RD, Holt PJ, et al. The morphological applicability of a novel endovascular aneurysm sealing (EVAS) system (Nellix) in patients with abdominal aortic aneurysms. Eur J Vasc Endovasc Surg 2013;46(4):440-5.</w:t>
      </w:r>
    </w:p>
    <w:p w14:paraId="21A5FC6F" w14:textId="77777777" w:rsidR="00E626C9" w:rsidRPr="00F81E91" w:rsidRDefault="00E626C9" w:rsidP="009C4737">
      <w:pPr>
        <w:pStyle w:val="EndNoteBibliography"/>
        <w:rPr>
          <w:rFonts w:ascii="Times New Roman" w:hAnsi="Times New Roman" w:cs="Times New Roman"/>
          <w:noProof/>
        </w:rPr>
      </w:pPr>
    </w:p>
    <w:p w14:paraId="587726F3" w14:textId="50484E1F"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1</w:t>
      </w:r>
      <w:r w:rsidR="00E626C9">
        <w:rPr>
          <w:rFonts w:ascii="Times New Roman" w:hAnsi="Times New Roman" w:cs="Times New Roman"/>
          <w:noProof/>
        </w:rPr>
        <w:t>4</w:t>
      </w:r>
      <w:r w:rsidRPr="00F81E91">
        <w:rPr>
          <w:rFonts w:ascii="Times New Roman" w:hAnsi="Times New Roman" w:cs="Times New Roman"/>
          <w:noProof/>
        </w:rPr>
        <w:t>.</w:t>
      </w:r>
      <w:r w:rsidRPr="00F81E91">
        <w:rPr>
          <w:rFonts w:ascii="Times New Roman" w:hAnsi="Times New Roman" w:cs="Times New Roman"/>
          <w:noProof/>
        </w:rPr>
        <w:tab/>
        <w:t>Donayre CE, Zarins CK, Krievins DK, Holden A, Hill A, Calderas C, et al. Initial clinical experience with a sac-anchoring endoprosthesis for aortic aneurysm repair. J Vasc Surg 2011;53(3):574-82.</w:t>
      </w:r>
    </w:p>
    <w:p w14:paraId="7E87944D" w14:textId="77777777" w:rsidR="00E626C9" w:rsidRPr="00F81E91" w:rsidRDefault="00E626C9" w:rsidP="009C4737">
      <w:pPr>
        <w:pStyle w:val="EndNoteBibliography"/>
        <w:rPr>
          <w:rFonts w:ascii="Times New Roman" w:hAnsi="Times New Roman" w:cs="Times New Roman"/>
          <w:noProof/>
        </w:rPr>
      </w:pPr>
    </w:p>
    <w:p w14:paraId="26A2460F" w14:textId="3EC976DE"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1</w:t>
      </w:r>
      <w:r w:rsidR="00E626C9">
        <w:rPr>
          <w:rFonts w:ascii="Times New Roman" w:hAnsi="Times New Roman" w:cs="Times New Roman"/>
          <w:noProof/>
        </w:rPr>
        <w:t>6</w:t>
      </w:r>
      <w:r w:rsidRPr="00F81E91">
        <w:rPr>
          <w:rFonts w:ascii="Times New Roman" w:hAnsi="Times New Roman" w:cs="Times New Roman"/>
          <w:noProof/>
        </w:rPr>
        <w:t>.</w:t>
      </w:r>
      <w:r w:rsidRPr="00F81E91">
        <w:rPr>
          <w:rFonts w:ascii="Times New Roman" w:hAnsi="Times New Roman" w:cs="Times New Roman"/>
          <w:noProof/>
        </w:rPr>
        <w:tab/>
        <w:t>Brownrigg JR, de Bruin JL, Rossi L, Karthikesalingam A, Patterson B, Holt PJ, et al. Endovascular aneurysm sealing for infrarenal abdominal aortic aneurysms: 30-day outcomes of 105 patients in a single centre. Eur J Vasc Endovasc Surg 2015;50(2):157-64.</w:t>
      </w:r>
    </w:p>
    <w:p w14:paraId="33C7F93C" w14:textId="77777777" w:rsidR="00E626C9" w:rsidRPr="00F81E91" w:rsidRDefault="00E626C9" w:rsidP="009C4737">
      <w:pPr>
        <w:pStyle w:val="EndNoteBibliography"/>
        <w:rPr>
          <w:rFonts w:ascii="Times New Roman" w:hAnsi="Times New Roman" w:cs="Times New Roman"/>
          <w:noProof/>
        </w:rPr>
      </w:pPr>
    </w:p>
    <w:p w14:paraId="38E3F27C" w14:textId="110EBBBF"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1</w:t>
      </w:r>
      <w:r w:rsidR="00E626C9">
        <w:rPr>
          <w:rFonts w:ascii="Times New Roman" w:hAnsi="Times New Roman" w:cs="Times New Roman"/>
          <w:noProof/>
        </w:rPr>
        <w:t>7</w:t>
      </w:r>
      <w:r w:rsidRPr="00F81E91">
        <w:rPr>
          <w:rFonts w:ascii="Times New Roman" w:hAnsi="Times New Roman" w:cs="Times New Roman"/>
          <w:noProof/>
        </w:rPr>
        <w:t>.</w:t>
      </w:r>
      <w:r w:rsidRPr="00F81E91">
        <w:rPr>
          <w:rFonts w:ascii="Times New Roman" w:hAnsi="Times New Roman" w:cs="Times New Roman"/>
          <w:noProof/>
        </w:rPr>
        <w:tab/>
        <w:t>Carpenter JP, Cuff R, Buckley C, Healey C, Hussain S, Reijnen MM, et al. One-year pivotal trial outcomes of the Nellix system for endovascular aneurysm sealing. J Vasc Surg 2017;65(2):330-6 e4.</w:t>
      </w:r>
    </w:p>
    <w:p w14:paraId="2E0C8B69" w14:textId="77777777" w:rsidR="00E626C9" w:rsidRPr="00F81E91" w:rsidRDefault="00E626C9" w:rsidP="009C4737">
      <w:pPr>
        <w:pStyle w:val="EndNoteBibliography"/>
        <w:rPr>
          <w:rFonts w:ascii="Times New Roman" w:hAnsi="Times New Roman" w:cs="Times New Roman"/>
          <w:noProof/>
        </w:rPr>
      </w:pPr>
    </w:p>
    <w:p w14:paraId="23D87F65" w14:textId="30FB7599"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1</w:t>
      </w:r>
      <w:r w:rsidR="00E626C9">
        <w:rPr>
          <w:rFonts w:ascii="Times New Roman" w:hAnsi="Times New Roman" w:cs="Times New Roman"/>
          <w:noProof/>
        </w:rPr>
        <w:t>8</w:t>
      </w:r>
      <w:r w:rsidRPr="00F81E91">
        <w:rPr>
          <w:rFonts w:ascii="Times New Roman" w:hAnsi="Times New Roman" w:cs="Times New Roman"/>
          <w:noProof/>
        </w:rPr>
        <w:t>.</w:t>
      </w:r>
      <w:r w:rsidRPr="00F81E91">
        <w:rPr>
          <w:rFonts w:ascii="Times New Roman" w:hAnsi="Times New Roman" w:cs="Times New Roman"/>
          <w:noProof/>
        </w:rPr>
        <w:tab/>
        <w:t>Carpenter JP, Lane JS, 3rd, Trani J, Hussain S, Healey C, Buckley CJ, et al. Refinement of anatomic indications for the Nellix System for endovascular aneurysm sealing based on 2-year outcomes from the EVAS FORWARD IDE trial. J Vasc Surg 2018.</w:t>
      </w:r>
    </w:p>
    <w:p w14:paraId="0BA75D93" w14:textId="77777777" w:rsidR="00E626C9" w:rsidRPr="00F81E91" w:rsidRDefault="00E626C9" w:rsidP="009C4737">
      <w:pPr>
        <w:pStyle w:val="EndNoteBibliography"/>
        <w:rPr>
          <w:rFonts w:ascii="Times New Roman" w:hAnsi="Times New Roman" w:cs="Times New Roman"/>
          <w:noProof/>
        </w:rPr>
      </w:pPr>
    </w:p>
    <w:p w14:paraId="00DA1D17" w14:textId="0E438432"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1</w:t>
      </w:r>
      <w:r w:rsidR="00E626C9">
        <w:rPr>
          <w:rFonts w:ascii="Times New Roman" w:hAnsi="Times New Roman" w:cs="Times New Roman"/>
          <w:noProof/>
        </w:rPr>
        <w:t>9</w:t>
      </w:r>
      <w:r w:rsidRPr="00F81E91">
        <w:rPr>
          <w:rFonts w:ascii="Times New Roman" w:hAnsi="Times New Roman" w:cs="Times New Roman"/>
          <w:noProof/>
        </w:rPr>
        <w:t>.</w:t>
      </w:r>
      <w:r w:rsidRPr="00F81E91">
        <w:rPr>
          <w:rFonts w:ascii="Times New Roman" w:hAnsi="Times New Roman" w:cs="Times New Roman"/>
          <w:noProof/>
        </w:rPr>
        <w:tab/>
        <w:t>Zerwes S, Bruijnen HK, Gosslau Y, Jakob R, Hyhlik-Durr A. Influence of the Revised Nellix Instructions for Use on Outcomes After Endovascular Aneurysm Sealing. J Endovasc Ther 2018;25(4):418-25.</w:t>
      </w:r>
    </w:p>
    <w:p w14:paraId="18D6D360" w14:textId="77777777" w:rsidR="00E626C9" w:rsidRPr="00F81E91" w:rsidRDefault="00E626C9" w:rsidP="009C4737">
      <w:pPr>
        <w:pStyle w:val="EndNoteBibliography"/>
        <w:rPr>
          <w:rFonts w:ascii="Times New Roman" w:hAnsi="Times New Roman" w:cs="Times New Roman"/>
          <w:noProof/>
        </w:rPr>
      </w:pPr>
    </w:p>
    <w:p w14:paraId="3DC291BA" w14:textId="3511700D"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20</w:t>
      </w:r>
      <w:r w:rsidR="009C4737" w:rsidRPr="00F81E91">
        <w:rPr>
          <w:rFonts w:ascii="Times New Roman" w:hAnsi="Times New Roman" w:cs="Times New Roman"/>
          <w:noProof/>
        </w:rPr>
        <w:t>.</w:t>
      </w:r>
      <w:r w:rsidR="009C4737" w:rsidRPr="00F81E91">
        <w:rPr>
          <w:rFonts w:ascii="Times New Roman" w:hAnsi="Times New Roman" w:cs="Times New Roman"/>
          <w:noProof/>
        </w:rPr>
        <w:tab/>
        <w:t>Boyle JR, Thompson MM, Vallabhaneni SR, Bell RE, Brennan JA, Browne TF, et al. Pragmatic minimum reporting standards for endovascular abdominal aortic aneurysm repair. J Endovasc Ther 2011;18(3):263-71.</w:t>
      </w:r>
    </w:p>
    <w:p w14:paraId="0E532FC8" w14:textId="77777777" w:rsidR="00E626C9" w:rsidRPr="00F81E91" w:rsidRDefault="00E626C9" w:rsidP="009C4737">
      <w:pPr>
        <w:pStyle w:val="EndNoteBibliography"/>
        <w:rPr>
          <w:rFonts w:ascii="Times New Roman" w:hAnsi="Times New Roman" w:cs="Times New Roman"/>
          <w:noProof/>
        </w:rPr>
      </w:pPr>
    </w:p>
    <w:p w14:paraId="04D2CABF" w14:textId="6D8609A6"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2</w:t>
      </w:r>
      <w:r w:rsidR="00E626C9">
        <w:rPr>
          <w:rFonts w:ascii="Times New Roman" w:hAnsi="Times New Roman" w:cs="Times New Roman"/>
          <w:noProof/>
        </w:rPr>
        <w:t>1</w:t>
      </w:r>
      <w:r w:rsidRPr="00F81E91">
        <w:rPr>
          <w:rFonts w:ascii="Times New Roman" w:hAnsi="Times New Roman" w:cs="Times New Roman"/>
          <w:noProof/>
        </w:rPr>
        <w:t>.</w:t>
      </w:r>
      <w:r w:rsidRPr="00F81E91">
        <w:rPr>
          <w:rFonts w:ascii="Times New Roman" w:hAnsi="Times New Roman" w:cs="Times New Roman"/>
          <w:noProof/>
        </w:rPr>
        <w:tab/>
        <w:t>Chun JY, Morgan R. Transcatheter embolisation of type 1 endoleaks after endovascular aortic aneurysm repair with Onyx: when no other treatment option is feasible. Eur J Vasc Endovasc Surg 2013;45(2):141-4.</w:t>
      </w:r>
    </w:p>
    <w:p w14:paraId="59DFB598" w14:textId="77777777" w:rsidR="00E626C9" w:rsidRPr="00F81E91" w:rsidRDefault="00E626C9" w:rsidP="009C4737">
      <w:pPr>
        <w:pStyle w:val="EndNoteBibliography"/>
        <w:rPr>
          <w:rFonts w:ascii="Times New Roman" w:hAnsi="Times New Roman" w:cs="Times New Roman"/>
          <w:noProof/>
        </w:rPr>
      </w:pPr>
    </w:p>
    <w:p w14:paraId="666E33F6" w14:textId="74E9DF2A"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2</w:t>
      </w:r>
      <w:r w:rsidR="00E626C9">
        <w:rPr>
          <w:rFonts w:ascii="Times New Roman" w:hAnsi="Times New Roman" w:cs="Times New Roman"/>
          <w:noProof/>
        </w:rPr>
        <w:t>2</w:t>
      </w:r>
      <w:r w:rsidRPr="00F81E91">
        <w:rPr>
          <w:rFonts w:ascii="Times New Roman" w:hAnsi="Times New Roman" w:cs="Times New Roman"/>
          <w:noProof/>
        </w:rPr>
        <w:t>.</w:t>
      </w:r>
      <w:r w:rsidRPr="00F81E91">
        <w:rPr>
          <w:rFonts w:ascii="Times New Roman" w:hAnsi="Times New Roman" w:cs="Times New Roman"/>
          <w:noProof/>
        </w:rPr>
        <w:tab/>
        <w:t>Henrikson O, Roos H, Falkenberg M. Ethylene vinyl alcohol copolymer (Onyx) to seal type 1 endoleak. A new technique. Vascular 2011;19(2):77-81.</w:t>
      </w:r>
    </w:p>
    <w:p w14:paraId="19908605" w14:textId="77777777" w:rsidR="00E626C9" w:rsidRPr="00F81E91" w:rsidRDefault="00E626C9" w:rsidP="009C4737">
      <w:pPr>
        <w:pStyle w:val="EndNoteBibliography"/>
        <w:rPr>
          <w:rFonts w:ascii="Times New Roman" w:hAnsi="Times New Roman" w:cs="Times New Roman"/>
          <w:noProof/>
        </w:rPr>
      </w:pPr>
    </w:p>
    <w:p w14:paraId="34587375" w14:textId="30AF6B23"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2</w:t>
      </w:r>
      <w:r w:rsidR="00E626C9">
        <w:rPr>
          <w:rFonts w:ascii="Times New Roman" w:hAnsi="Times New Roman" w:cs="Times New Roman"/>
          <w:noProof/>
        </w:rPr>
        <w:t>3</w:t>
      </w:r>
      <w:r w:rsidRPr="00F81E91">
        <w:rPr>
          <w:rFonts w:ascii="Times New Roman" w:hAnsi="Times New Roman" w:cs="Times New Roman"/>
          <w:noProof/>
        </w:rPr>
        <w:t>.</w:t>
      </w:r>
      <w:r w:rsidRPr="00F81E91">
        <w:rPr>
          <w:rFonts w:ascii="Times New Roman" w:hAnsi="Times New Roman" w:cs="Times New Roman"/>
          <w:noProof/>
        </w:rPr>
        <w:tab/>
        <w:t>Donselaar EJ, Holden A, Zoethout AC, Zeebregts CJ, Reijnen MM. Feasibility and Technical Aspects of Proximal Nellix-in-Nellix Extension for Late Caudal Endograft Migration. J Endovasc Ther 2017;24(2):210-7.</w:t>
      </w:r>
    </w:p>
    <w:p w14:paraId="09B8A8D4" w14:textId="77777777" w:rsidR="00E626C9" w:rsidRDefault="00E626C9" w:rsidP="009C4737">
      <w:pPr>
        <w:pStyle w:val="EndNoteBibliography"/>
        <w:rPr>
          <w:rFonts w:ascii="Times New Roman" w:hAnsi="Times New Roman" w:cs="Times New Roman"/>
          <w:noProof/>
        </w:rPr>
      </w:pPr>
    </w:p>
    <w:p w14:paraId="05861239" w14:textId="6A8D1E14"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2</w:t>
      </w:r>
      <w:r w:rsidR="00E626C9">
        <w:rPr>
          <w:rFonts w:ascii="Times New Roman" w:hAnsi="Times New Roman" w:cs="Times New Roman"/>
          <w:noProof/>
        </w:rPr>
        <w:t>4</w:t>
      </w:r>
      <w:r w:rsidRPr="00F81E91">
        <w:rPr>
          <w:rFonts w:ascii="Times New Roman" w:hAnsi="Times New Roman" w:cs="Times New Roman"/>
          <w:noProof/>
        </w:rPr>
        <w:t>.</w:t>
      </w:r>
      <w:r w:rsidRPr="00F81E91">
        <w:rPr>
          <w:rFonts w:ascii="Times New Roman" w:hAnsi="Times New Roman" w:cs="Times New Roman"/>
          <w:noProof/>
        </w:rPr>
        <w:tab/>
        <w:t>White GH, Yu W, May J, Chaufour X, Stephen MS. Endoleak as a complication of endoluminal grafting of abdominal aortic aneurysms: classification, incidence, diagnosis, and management. J Endovasc Surg 1997;4(2):152-68.</w:t>
      </w:r>
    </w:p>
    <w:p w14:paraId="5DD4A405" w14:textId="77777777" w:rsidR="00E626C9" w:rsidRPr="00F81E91" w:rsidRDefault="00E626C9" w:rsidP="009C4737">
      <w:pPr>
        <w:pStyle w:val="EndNoteBibliography"/>
        <w:rPr>
          <w:rFonts w:ascii="Times New Roman" w:hAnsi="Times New Roman" w:cs="Times New Roman"/>
          <w:noProof/>
        </w:rPr>
      </w:pPr>
    </w:p>
    <w:p w14:paraId="518DC3FD" w14:textId="1EB7F0FB"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2</w:t>
      </w:r>
      <w:r w:rsidR="00E626C9">
        <w:rPr>
          <w:rFonts w:ascii="Times New Roman" w:hAnsi="Times New Roman" w:cs="Times New Roman"/>
          <w:noProof/>
        </w:rPr>
        <w:t>5</w:t>
      </w:r>
      <w:r w:rsidRPr="00F81E91">
        <w:rPr>
          <w:rFonts w:ascii="Times New Roman" w:hAnsi="Times New Roman" w:cs="Times New Roman"/>
          <w:noProof/>
        </w:rPr>
        <w:t>.</w:t>
      </w:r>
      <w:r w:rsidRPr="00F81E91">
        <w:rPr>
          <w:rFonts w:ascii="Times New Roman" w:hAnsi="Times New Roman" w:cs="Times New Roman"/>
          <w:noProof/>
        </w:rPr>
        <w:tab/>
        <w:t xml:space="preserve">Harrison SC, Winterbottom AJ, Coughlin PA, Hayes PD, Boyle JR. Editor's Choice - Mid-term Migration and Device Failure Following Endovascular Aneurysm Sealing with the </w:t>
      </w:r>
      <w:r w:rsidRPr="00F81E91">
        <w:rPr>
          <w:rFonts w:ascii="Times New Roman" w:hAnsi="Times New Roman" w:cs="Times New Roman"/>
          <w:noProof/>
        </w:rPr>
        <w:lastRenderedPageBreak/>
        <w:t>Nellix Stent Graft System - a Single Centre Experience. Eur J Vasc Endovasc Surg 2018;56(3):342-8.</w:t>
      </w:r>
    </w:p>
    <w:p w14:paraId="00A3777D" w14:textId="77777777" w:rsidR="00E626C9" w:rsidRPr="00F81E91" w:rsidRDefault="00E626C9" w:rsidP="009C4737">
      <w:pPr>
        <w:pStyle w:val="EndNoteBibliography"/>
        <w:rPr>
          <w:rFonts w:ascii="Times New Roman" w:hAnsi="Times New Roman" w:cs="Times New Roman"/>
          <w:noProof/>
        </w:rPr>
      </w:pPr>
    </w:p>
    <w:p w14:paraId="5938D498" w14:textId="0E8F3D05"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2</w:t>
      </w:r>
      <w:r w:rsidR="00E626C9">
        <w:rPr>
          <w:rFonts w:ascii="Times New Roman" w:hAnsi="Times New Roman" w:cs="Times New Roman"/>
          <w:noProof/>
        </w:rPr>
        <w:t>6</w:t>
      </w:r>
      <w:r w:rsidRPr="00F81E91">
        <w:rPr>
          <w:rFonts w:ascii="Times New Roman" w:hAnsi="Times New Roman" w:cs="Times New Roman"/>
          <w:noProof/>
        </w:rPr>
        <w:t>.</w:t>
      </w:r>
      <w:r w:rsidRPr="00F81E91">
        <w:rPr>
          <w:rFonts w:ascii="Times New Roman" w:hAnsi="Times New Roman" w:cs="Times New Roman"/>
          <w:noProof/>
        </w:rPr>
        <w:tab/>
        <w:t>Jones JE, Atkins MD, Brewster DC, Chung TK, Kwolek CJ, LaMuraglia GM, et al. Persistent type 2 endoleak after endovascular repair of abdominal aortic aneurysm is associated with adverse late outcomes. J Vasc Surg 2007;46(1):1-8.</w:t>
      </w:r>
    </w:p>
    <w:p w14:paraId="189A3785" w14:textId="77777777" w:rsidR="00E626C9" w:rsidRPr="00F81E91" w:rsidRDefault="00E626C9" w:rsidP="009C4737">
      <w:pPr>
        <w:pStyle w:val="EndNoteBibliography"/>
        <w:rPr>
          <w:rFonts w:ascii="Times New Roman" w:hAnsi="Times New Roman" w:cs="Times New Roman"/>
          <w:noProof/>
        </w:rPr>
      </w:pPr>
    </w:p>
    <w:p w14:paraId="16443E87" w14:textId="760CBB85"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2</w:t>
      </w:r>
      <w:r w:rsidR="00E626C9">
        <w:rPr>
          <w:rFonts w:ascii="Times New Roman" w:hAnsi="Times New Roman" w:cs="Times New Roman"/>
          <w:noProof/>
        </w:rPr>
        <w:t>7</w:t>
      </w:r>
      <w:r w:rsidRPr="00F81E91">
        <w:rPr>
          <w:rFonts w:ascii="Times New Roman" w:hAnsi="Times New Roman" w:cs="Times New Roman"/>
          <w:noProof/>
        </w:rPr>
        <w:t>.</w:t>
      </w:r>
      <w:r w:rsidRPr="00F81E91">
        <w:rPr>
          <w:rFonts w:ascii="Times New Roman" w:hAnsi="Times New Roman" w:cs="Times New Roman"/>
          <w:noProof/>
        </w:rPr>
        <w:tab/>
        <w:t>Fulton JJ, Farber MA, Sanchez LA, Godshall CJ, Marston WA, Mendes R, et al. Effect of challenging neck anatomy on mid-term migration rates in AneuRx endografts. J Vasc Surg 2006;44(5):932-7; discussion 7.</w:t>
      </w:r>
    </w:p>
    <w:p w14:paraId="0D9DC29C" w14:textId="77777777" w:rsidR="00E626C9" w:rsidRPr="00F81E91" w:rsidRDefault="00E626C9" w:rsidP="009C4737">
      <w:pPr>
        <w:pStyle w:val="EndNoteBibliography"/>
        <w:rPr>
          <w:rFonts w:ascii="Times New Roman" w:hAnsi="Times New Roman" w:cs="Times New Roman"/>
          <w:noProof/>
        </w:rPr>
      </w:pPr>
    </w:p>
    <w:p w14:paraId="1D261BF8" w14:textId="5866361F"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2</w:t>
      </w:r>
      <w:r w:rsidR="00E626C9">
        <w:rPr>
          <w:rFonts w:ascii="Times New Roman" w:hAnsi="Times New Roman" w:cs="Times New Roman"/>
          <w:noProof/>
        </w:rPr>
        <w:t>8</w:t>
      </w:r>
      <w:r w:rsidRPr="00F81E91">
        <w:rPr>
          <w:rFonts w:ascii="Times New Roman" w:hAnsi="Times New Roman" w:cs="Times New Roman"/>
          <w:noProof/>
        </w:rPr>
        <w:t>.</w:t>
      </w:r>
      <w:r w:rsidRPr="00F81E91">
        <w:rPr>
          <w:rFonts w:ascii="Times New Roman" w:hAnsi="Times New Roman" w:cs="Times New Roman"/>
          <w:noProof/>
        </w:rPr>
        <w:tab/>
        <w:t>Abbruzzese TA, Kwolek CJ, Brewster DC, Chung TK, Kang J, Conrad MF, et al. Outcomes following endovascular abdominal aortic aneurysm repair (EVAR): an anatomic and device-specific analysis. J Vasc Surg 2008;48(1):19-28.</w:t>
      </w:r>
    </w:p>
    <w:p w14:paraId="79713A08" w14:textId="77777777" w:rsidR="00E626C9" w:rsidRPr="00F81E91" w:rsidRDefault="00E626C9" w:rsidP="009C4737">
      <w:pPr>
        <w:pStyle w:val="EndNoteBibliography"/>
        <w:rPr>
          <w:rFonts w:ascii="Times New Roman" w:hAnsi="Times New Roman" w:cs="Times New Roman"/>
          <w:noProof/>
        </w:rPr>
      </w:pPr>
    </w:p>
    <w:p w14:paraId="1E26FAA6" w14:textId="565A506D"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2</w:t>
      </w:r>
      <w:r w:rsidR="00E626C9">
        <w:rPr>
          <w:rFonts w:ascii="Times New Roman" w:hAnsi="Times New Roman" w:cs="Times New Roman"/>
          <w:noProof/>
        </w:rPr>
        <w:t>9</w:t>
      </w:r>
      <w:r w:rsidRPr="00F81E91">
        <w:rPr>
          <w:rFonts w:ascii="Times New Roman" w:hAnsi="Times New Roman" w:cs="Times New Roman"/>
          <w:noProof/>
        </w:rPr>
        <w:t>.</w:t>
      </w:r>
      <w:r w:rsidRPr="00F81E91">
        <w:rPr>
          <w:rFonts w:ascii="Times New Roman" w:hAnsi="Times New Roman" w:cs="Times New Roman"/>
          <w:noProof/>
        </w:rPr>
        <w:tab/>
        <w:t>Wyss TR, Brown LC, Powell JT, Greenhalgh RM. Rate and predictability of graft rupture after endovascular and open abdominal aortic aneurysm repair: data from the EVAR Trials. Ann Surg 2010;252(5):805-12.</w:t>
      </w:r>
    </w:p>
    <w:p w14:paraId="303D001D" w14:textId="77777777" w:rsidR="00E626C9" w:rsidRPr="00F81E91" w:rsidRDefault="00E626C9" w:rsidP="009C4737">
      <w:pPr>
        <w:pStyle w:val="EndNoteBibliography"/>
        <w:rPr>
          <w:rFonts w:ascii="Times New Roman" w:hAnsi="Times New Roman" w:cs="Times New Roman"/>
          <w:noProof/>
        </w:rPr>
      </w:pPr>
    </w:p>
    <w:p w14:paraId="06B8637F" w14:textId="73F6EB77" w:rsidR="009C4737" w:rsidRPr="00F81E91" w:rsidRDefault="00E626C9" w:rsidP="009C4737">
      <w:pPr>
        <w:pStyle w:val="EndNoteBibliography"/>
        <w:rPr>
          <w:rFonts w:ascii="Times New Roman" w:hAnsi="Times New Roman" w:cs="Times New Roman"/>
          <w:noProof/>
        </w:rPr>
      </w:pPr>
      <w:r>
        <w:rPr>
          <w:rFonts w:ascii="Times New Roman" w:hAnsi="Times New Roman" w:cs="Times New Roman"/>
          <w:noProof/>
        </w:rPr>
        <w:t>30</w:t>
      </w:r>
      <w:r w:rsidR="009C4737" w:rsidRPr="00F81E91">
        <w:rPr>
          <w:rFonts w:ascii="Times New Roman" w:hAnsi="Times New Roman" w:cs="Times New Roman"/>
          <w:noProof/>
        </w:rPr>
        <w:t>.</w:t>
      </w:r>
      <w:r w:rsidR="009C4737" w:rsidRPr="00F81E91">
        <w:rPr>
          <w:rFonts w:ascii="Times New Roman" w:hAnsi="Times New Roman" w:cs="Times New Roman"/>
          <w:noProof/>
        </w:rPr>
        <w:tab/>
        <w:t>Verzini F, Isernia G, De Rango P, Simonte G, Parlani G, Loschi D, et al. Abdominal aortic endografting beyond the trials: a 15-year single-center experience comparing newer to older generation stent-grafts. J Endovasc Ther 2014;21(3):439-47.</w:t>
      </w:r>
    </w:p>
    <w:p w14:paraId="33384ECF" w14:textId="77777777" w:rsidR="00E626C9" w:rsidRPr="00F81E91" w:rsidRDefault="00E626C9" w:rsidP="009C4737">
      <w:pPr>
        <w:pStyle w:val="EndNoteBibliography"/>
        <w:rPr>
          <w:rFonts w:ascii="Times New Roman" w:hAnsi="Times New Roman" w:cs="Times New Roman"/>
          <w:noProof/>
        </w:rPr>
      </w:pPr>
    </w:p>
    <w:p w14:paraId="63FF5CFE" w14:textId="17175807"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3</w:t>
      </w:r>
      <w:r w:rsidR="00E626C9">
        <w:rPr>
          <w:rFonts w:ascii="Times New Roman" w:hAnsi="Times New Roman" w:cs="Times New Roman"/>
          <w:noProof/>
        </w:rPr>
        <w:t>1</w:t>
      </w:r>
      <w:r w:rsidRPr="00F81E91">
        <w:rPr>
          <w:rFonts w:ascii="Times New Roman" w:hAnsi="Times New Roman" w:cs="Times New Roman"/>
          <w:noProof/>
        </w:rPr>
        <w:t>.</w:t>
      </w:r>
      <w:r w:rsidRPr="00F81E91">
        <w:rPr>
          <w:rFonts w:ascii="Times New Roman" w:hAnsi="Times New Roman" w:cs="Times New Roman"/>
          <w:noProof/>
        </w:rPr>
        <w:tab/>
        <w:t>Karthikesalingam A, de Bruin JL, Patel SR, Azhar B, Rossi L, Morgan RA, et al. Appearance of the Nellix endovascular aneurysm sealing system on computed tomography: implications for postoperative imaging surveillance. J Endovasc Ther 2015;22(3):297-302.</w:t>
      </w:r>
    </w:p>
    <w:p w14:paraId="6A8C8C8A" w14:textId="77777777" w:rsidR="00E626C9" w:rsidRPr="00F81E91" w:rsidRDefault="00E626C9" w:rsidP="009C4737">
      <w:pPr>
        <w:pStyle w:val="EndNoteBibliography"/>
        <w:rPr>
          <w:rFonts w:ascii="Times New Roman" w:hAnsi="Times New Roman" w:cs="Times New Roman"/>
          <w:noProof/>
        </w:rPr>
      </w:pPr>
    </w:p>
    <w:p w14:paraId="3B8ED300" w14:textId="41F337AB"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3</w:t>
      </w:r>
      <w:r w:rsidR="00E626C9">
        <w:rPr>
          <w:rFonts w:ascii="Times New Roman" w:hAnsi="Times New Roman" w:cs="Times New Roman"/>
          <w:noProof/>
        </w:rPr>
        <w:t>2</w:t>
      </w:r>
      <w:r w:rsidRPr="00F81E91">
        <w:rPr>
          <w:rFonts w:ascii="Times New Roman" w:hAnsi="Times New Roman" w:cs="Times New Roman"/>
          <w:noProof/>
        </w:rPr>
        <w:t>.</w:t>
      </w:r>
      <w:r w:rsidRPr="00F81E91">
        <w:rPr>
          <w:rFonts w:ascii="Times New Roman" w:hAnsi="Times New Roman" w:cs="Times New Roman"/>
          <w:noProof/>
        </w:rPr>
        <w:tab/>
        <w:t>Hilliard NJ, Hayes P, Winterbottom AP. Appearance of the Nellix endoprosthesis on postoperative imaging: implications for patient and device surveillance. Semin Vasc Surg 2016;29(3):126-34.</w:t>
      </w:r>
    </w:p>
    <w:p w14:paraId="3558EC42" w14:textId="77777777" w:rsidR="00E626C9" w:rsidRPr="00F81E91" w:rsidRDefault="00E626C9" w:rsidP="009C4737">
      <w:pPr>
        <w:pStyle w:val="EndNoteBibliography"/>
        <w:rPr>
          <w:rFonts w:ascii="Times New Roman" w:hAnsi="Times New Roman" w:cs="Times New Roman"/>
          <w:noProof/>
        </w:rPr>
      </w:pPr>
    </w:p>
    <w:p w14:paraId="3D393FE4" w14:textId="3BFD6DCF"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3</w:t>
      </w:r>
      <w:r w:rsidR="00E626C9">
        <w:rPr>
          <w:rFonts w:ascii="Times New Roman" w:hAnsi="Times New Roman" w:cs="Times New Roman"/>
          <w:noProof/>
        </w:rPr>
        <w:t>3</w:t>
      </w:r>
      <w:r w:rsidRPr="00F81E91">
        <w:rPr>
          <w:rFonts w:ascii="Times New Roman" w:hAnsi="Times New Roman" w:cs="Times New Roman"/>
          <w:noProof/>
        </w:rPr>
        <w:t>.</w:t>
      </w:r>
      <w:r w:rsidRPr="00F81E91">
        <w:rPr>
          <w:rFonts w:ascii="Times New Roman" w:hAnsi="Times New Roman" w:cs="Times New Roman"/>
          <w:noProof/>
        </w:rPr>
        <w:tab/>
        <w:t>D'Abate F, Harrison SA, Karthikesalingam A, de Bruin J, Hinchliffe RJ, Loftus IM, et al. Sonographic appearance following endovascular aneurysm repair using the Nellix endovascular sealing system J Endovasc Ther. 2015;22(2):182-6.</w:t>
      </w:r>
    </w:p>
    <w:p w14:paraId="072FA296" w14:textId="77777777" w:rsidR="00E626C9" w:rsidRPr="00F81E91" w:rsidRDefault="00E626C9" w:rsidP="009C4737">
      <w:pPr>
        <w:pStyle w:val="EndNoteBibliography"/>
        <w:rPr>
          <w:rFonts w:ascii="Times New Roman" w:hAnsi="Times New Roman" w:cs="Times New Roman"/>
          <w:noProof/>
        </w:rPr>
      </w:pPr>
    </w:p>
    <w:p w14:paraId="58666210" w14:textId="226E0DBB" w:rsidR="009C4737" w:rsidRPr="00F81E91" w:rsidRDefault="009C4737" w:rsidP="009C4737">
      <w:pPr>
        <w:pStyle w:val="EndNoteBibliography"/>
        <w:rPr>
          <w:rFonts w:ascii="Times New Roman" w:hAnsi="Times New Roman" w:cs="Times New Roman"/>
          <w:noProof/>
        </w:rPr>
      </w:pPr>
      <w:r w:rsidRPr="00F81E91">
        <w:rPr>
          <w:rFonts w:ascii="Times New Roman" w:hAnsi="Times New Roman" w:cs="Times New Roman"/>
          <w:noProof/>
        </w:rPr>
        <w:t>3</w:t>
      </w:r>
      <w:r w:rsidR="00E626C9">
        <w:rPr>
          <w:rFonts w:ascii="Times New Roman" w:hAnsi="Times New Roman" w:cs="Times New Roman"/>
          <w:noProof/>
        </w:rPr>
        <w:t>4</w:t>
      </w:r>
      <w:r w:rsidRPr="00F81E91">
        <w:rPr>
          <w:rFonts w:ascii="Times New Roman" w:hAnsi="Times New Roman" w:cs="Times New Roman"/>
          <w:noProof/>
        </w:rPr>
        <w:t>.</w:t>
      </w:r>
      <w:r w:rsidRPr="00F81E91">
        <w:rPr>
          <w:rFonts w:ascii="Times New Roman" w:hAnsi="Times New Roman" w:cs="Times New Roman"/>
          <w:noProof/>
        </w:rPr>
        <w:tab/>
        <w:t>Berg P, Stroetges RA, Miller LE, Schoefferle J. A Propensity Score-Matched Analysis of Inflammatory Response With Endovascular Aneurysm Sealing vs Endovascular Aneurysm Repair. J Endovasc Ther 2017;24(5):670-4.</w:t>
      </w:r>
    </w:p>
    <w:p w14:paraId="481FBE69" w14:textId="49B8FA47" w:rsidR="00505FA0" w:rsidRPr="00E626C9" w:rsidRDefault="00762FD7" w:rsidP="00762FD7">
      <w:r w:rsidRPr="00E626C9">
        <w:rPr>
          <w:b/>
        </w:rPr>
        <w:fldChar w:fldCharType="end"/>
      </w:r>
    </w:p>
    <w:sectPr w:rsidR="00505FA0" w:rsidRPr="00E626C9" w:rsidSect="00F81E9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D84C4E"/>
    <w:multiLevelType w:val="hybridMultilevel"/>
    <w:tmpl w:val="E7F8D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A025E5"/>
    <w:multiLevelType w:val="hybridMultilevel"/>
    <w:tmpl w:val="B7246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1F1DCF"/>
    <w:multiLevelType w:val="hybridMultilevel"/>
    <w:tmpl w:val="EC9819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9E819E4"/>
    <w:multiLevelType w:val="hybridMultilevel"/>
    <w:tmpl w:val="77BE4ECA"/>
    <w:lvl w:ilvl="0" w:tplc="5ACA4A6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14995"/>
    <w:rsid w:val="000234FE"/>
    <w:rsid w:val="00031B25"/>
    <w:rsid w:val="000616D1"/>
    <w:rsid w:val="00072064"/>
    <w:rsid w:val="00115556"/>
    <w:rsid w:val="00121464"/>
    <w:rsid w:val="001B4D55"/>
    <w:rsid w:val="0029192D"/>
    <w:rsid w:val="00293504"/>
    <w:rsid w:val="002F5436"/>
    <w:rsid w:val="0036504D"/>
    <w:rsid w:val="004156E7"/>
    <w:rsid w:val="00417E9B"/>
    <w:rsid w:val="00450573"/>
    <w:rsid w:val="00490B8D"/>
    <w:rsid w:val="004E0D24"/>
    <w:rsid w:val="00505FA0"/>
    <w:rsid w:val="00564BA3"/>
    <w:rsid w:val="00572538"/>
    <w:rsid w:val="005F498A"/>
    <w:rsid w:val="006026C1"/>
    <w:rsid w:val="00663E86"/>
    <w:rsid w:val="00673D60"/>
    <w:rsid w:val="00690735"/>
    <w:rsid w:val="0072395C"/>
    <w:rsid w:val="007409F0"/>
    <w:rsid w:val="00746A56"/>
    <w:rsid w:val="00762FD7"/>
    <w:rsid w:val="00825297"/>
    <w:rsid w:val="00855A61"/>
    <w:rsid w:val="008A4046"/>
    <w:rsid w:val="008C1C65"/>
    <w:rsid w:val="008E32B5"/>
    <w:rsid w:val="009248C8"/>
    <w:rsid w:val="00930AE1"/>
    <w:rsid w:val="0095701E"/>
    <w:rsid w:val="009C4737"/>
    <w:rsid w:val="009D155E"/>
    <w:rsid w:val="00A14995"/>
    <w:rsid w:val="00A41528"/>
    <w:rsid w:val="00A5683B"/>
    <w:rsid w:val="00A77C42"/>
    <w:rsid w:val="00AB0A83"/>
    <w:rsid w:val="00B654A8"/>
    <w:rsid w:val="00BB584D"/>
    <w:rsid w:val="00BD35E1"/>
    <w:rsid w:val="00BD657D"/>
    <w:rsid w:val="00C71528"/>
    <w:rsid w:val="00CD096A"/>
    <w:rsid w:val="00CF5199"/>
    <w:rsid w:val="00D42F2E"/>
    <w:rsid w:val="00D71E75"/>
    <w:rsid w:val="00DB3645"/>
    <w:rsid w:val="00DD2C73"/>
    <w:rsid w:val="00E43763"/>
    <w:rsid w:val="00E626C9"/>
    <w:rsid w:val="00E712E2"/>
    <w:rsid w:val="00E75B85"/>
    <w:rsid w:val="00E84BA2"/>
    <w:rsid w:val="00ED6BE9"/>
    <w:rsid w:val="00F00E7C"/>
    <w:rsid w:val="00F320ED"/>
    <w:rsid w:val="00F42FA8"/>
    <w:rsid w:val="00F7743D"/>
    <w:rsid w:val="00F81E91"/>
    <w:rsid w:val="00F8413D"/>
    <w:rsid w:val="00FC3E29"/>
    <w:rsid w:val="00FD5F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84A2D4B"/>
  <w15:chartTrackingRefBased/>
  <w15:docId w15:val="{D410C838-21F7-EC41-9F51-981967527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4995"/>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A1499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1499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A14995"/>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14995"/>
    <w:rPr>
      <w:color w:val="0563C1" w:themeColor="hyperlink"/>
      <w:u w:val="single"/>
    </w:rPr>
  </w:style>
  <w:style w:type="character" w:styleId="UnresolvedMention">
    <w:name w:val="Unresolved Mention"/>
    <w:basedOn w:val="DefaultParagraphFont"/>
    <w:uiPriority w:val="99"/>
    <w:semiHidden/>
    <w:unhideWhenUsed/>
    <w:rsid w:val="00A14995"/>
    <w:rPr>
      <w:color w:val="605E5C"/>
      <w:shd w:val="clear" w:color="auto" w:fill="E1DFDD"/>
    </w:rPr>
  </w:style>
  <w:style w:type="paragraph" w:customStyle="1" w:styleId="EndNoteBibliographyTitle">
    <w:name w:val="EndNote Bibliography Title"/>
    <w:basedOn w:val="Normal"/>
    <w:link w:val="EndNoteBibliographyTitleChar"/>
    <w:rsid w:val="00A14995"/>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A14995"/>
    <w:rPr>
      <w:rFonts w:ascii="Calibri" w:hAnsi="Calibri" w:cs="Calibri"/>
      <w:lang w:val="en-US"/>
    </w:rPr>
  </w:style>
  <w:style w:type="paragraph" w:customStyle="1" w:styleId="EndNoteBibliography">
    <w:name w:val="EndNote Bibliography"/>
    <w:basedOn w:val="Normal"/>
    <w:link w:val="EndNoteBibliographyChar"/>
    <w:rsid w:val="00A14995"/>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A14995"/>
    <w:rPr>
      <w:rFonts w:ascii="Calibri" w:hAnsi="Calibri" w:cs="Calibri"/>
      <w:lang w:val="en-US"/>
    </w:rPr>
  </w:style>
  <w:style w:type="paragraph" w:styleId="BalloonText">
    <w:name w:val="Balloon Text"/>
    <w:basedOn w:val="Normal"/>
    <w:link w:val="BalloonTextChar"/>
    <w:uiPriority w:val="99"/>
    <w:semiHidden/>
    <w:unhideWhenUsed/>
    <w:rsid w:val="00A14995"/>
    <w:rPr>
      <w:rFonts w:eastAsiaTheme="minorHAnsi"/>
      <w:sz w:val="18"/>
      <w:szCs w:val="18"/>
    </w:rPr>
  </w:style>
  <w:style w:type="character" w:customStyle="1" w:styleId="BalloonTextChar">
    <w:name w:val="Balloon Text Char"/>
    <w:basedOn w:val="DefaultParagraphFont"/>
    <w:link w:val="BalloonText"/>
    <w:uiPriority w:val="99"/>
    <w:semiHidden/>
    <w:rsid w:val="00A1499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14995"/>
    <w:rPr>
      <w:sz w:val="16"/>
      <w:szCs w:val="16"/>
    </w:rPr>
  </w:style>
  <w:style w:type="paragraph" w:styleId="CommentText">
    <w:name w:val="annotation text"/>
    <w:basedOn w:val="Normal"/>
    <w:link w:val="CommentTextChar"/>
    <w:uiPriority w:val="99"/>
    <w:semiHidden/>
    <w:unhideWhenUsed/>
    <w:rsid w:val="00A14995"/>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14995"/>
    <w:rPr>
      <w:sz w:val="20"/>
      <w:szCs w:val="20"/>
    </w:rPr>
  </w:style>
  <w:style w:type="paragraph" w:styleId="CommentSubject">
    <w:name w:val="annotation subject"/>
    <w:basedOn w:val="CommentText"/>
    <w:next w:val="CommentText"/>
    <w:link w:val="CommentSubjectChar"/>
    <w:uiPriority w:val="99"/>
    <w:semiHidden/>
    <w:unhideWhenUsed/>
    <w:rsid w:val="00A14995"/>
    <w:rPr>
      <w:b/>
      <w:bCs/>
    </w:rPr>
  </w:style>
  <w:style w:type="character" w:customStyle="1" w:styleId="CommentSubjectChar">
    <w:name w:val="Comment Subject Char"/>
    <w:basedOn w:val="CommentTextChar"/>
    <w:link w:val="CommentSubject"/>
    <w:uiPriority w:val="99"/>
    <w:semiHidden/>
    <w:rsid w:val="00A14995"/>
    <w:rPr>
      <w:b/>
      <w:bCs/>
      <w:sz w:val="20"/>
      <w:szCs w:val="20"/>
    </w:rPr>
  </w:style>
  <w:style w:type="paragraph" w:styleId="Revision">
    <w:name w:val="Revision"/>
    <w:hidden/>
    <w:uiPriority w:val="99"/>
    <w:semiHidden/>
    <w:rsid w:val="00A14995"/>
  </w:style>
  <w:style w:type="paragraph" w:styleId="NormalWeb">
    <w:name w:val="Normal (Web)"/>
    <w:basedOn w:val="Normal"/>
    <w:uiPriority w:val="99"/>
    <w:semiHidden/>
    <w:unhideWhenUsed/>
    <w:rsid w:val="00A14995"/>
    <w:pPr>
      <w:spacing w:before="100" w:beforeAutospacing="1" w:after="100" w:afterAutospacing="1"/>
    </w:pPr>
    <w:rPr>
      <w:rFonts w:eastAsiaTheme="minorEastAsia"/>
    </w:rPr>
  </w:style>
  <w:style w:type="character" w:styleId="LineNumber">
    <w:name w:val="line number"/>
    <w:basedOn w:val="DefaultParagraphFont"/>
    <w:uiPriority w:val="99"/>
    <w:semiHidden/>
    <w:unhideWhenUsed/>
    <w:rsid w:val="001214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kstenson@doctors.org.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8259</Words>
  <Characters>47080</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tenson</dc:creator>
  <cp:keywords/>
  <dc:description/>
  <cp:lastModifiedBy>Kate Stenson</cp:lastModifiedBy>
  <cp:revision>2</cp:revision>
  <dcterms:created xsi:type="dcterms:W3CDTF">2019-02-25T14:18:00Z</dcterms:created>
  <dcterms:modified xsi:type="dcterms:W3CDTF">2019-02-25T14:18:00Z</dcterms:modified>
</cp:coreProperties>
</file>